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FF5AD9" w14:textId="349C169A" w:rsidR="003A758C" w:rsidRPr="000246D7" w:rsidRDefault="00171B8A" w:rsidP="00171B8A">
      <w:pPr>
        <w:spacing w:line="240" w:lineRule="auto"/>
        <w:ind w:firstLine="0"/>
        <w:jc w:val="center"/>
      </w:pPr>
      <w:r w:rsidRPr="000246D7">
        <w:t>NOME COMPLETO DA INSTITUIÇÃO DE ENSINO (UNIVERSIDADE)</w:t>
      </w:r>
    </w:p>
    <w:p w14:paraId="7A4D2EA4" w14:textId="1937D4A7" w:rsidR="003A758C" w:rsidRPr="000246D7" w:rsidRDefault="00171B8A" w:rsidP="00171B8A">
      <w:pPr>
        <w:spacing w:line="240" w:lineRule="auto"/>
        <w:ind w:firstLine="0"/>
        <w:jc w:val="center"/>
      </w:pPr>
      <w:r w:rsidRPr="000246D7">
        <w:t>NOME COMPLETO DA FACULDAD</w:t>
      </w:r>
      <w:r w:rsidR="00ED4B23">
        <w:t>E</w:t>
      </w:r>
      <w:r w:rsidR="00950EFC">
        <w:t xml:space="preserve"> </w:t>
      </w:r>
    </w:p>
    <w:p w14:paraId="7E03346C" w14:textId="260C62F5" w:rsidR="003A758C" w:rsidRPr="000246D7" w:rsidRDefault="00171B8A" w:rsidP="00171B8A">
      <w:pPr>
        <w:spacing w:line="240" w:lineRule="auto"/>
        <w:ind w:firstLine="0"/>
        <w:jc w:val="center"/>
      </w:pPr>
      <w:r w:rsidRPr="000246D7">
        <w:t>NOME DO CURSO</w:t>
      </w:r>
    </w:p>
    <w:p w14:paraId="5BFF1456" w14:textId="34B97717" w:rsidR="003A758C" w:rsidRPr="000246D7" w:rsidRDefault="003A758C" w:rsidP="00171B8A">
      <w:pPr>
        <w:spacing w:line="240" w:lineRule="auto"/>
        <w:ind w:firstLine="0"/>
        <w:jc w:val="center"/>
      </w:pPr>
    </w:p>
    <w:p w14:paraId="63BBFFE1" w14:textId="7784C3D3" w:rsidR="003A758C" w:rsidRPr="000246D7" w:rsidRDefault="003A758C" w:rsidP="00171B8A">
      <w:pPr>
        <w:spacing w:line="240" w:lineRule="auto"/>
        <w:ind w:firstLine="0"/>
        <w:jc w:val="center"/>
      </w:pPr>
    </w:p>
    <w:p w14:paraId="3D6D7988" w14:textId="50A5B98F" w:rsidR="00134F90" w:rsidRPr="000246D7" w:rsidRDefault="00134F90" w:rsidP="00171B8A">
      <w:pPr>
        <w:spacing w:line="240" w:lineRule="auto"/>
        <w:ind w:firstLine="0"/>
        <w:jc w:val="center"/>
      </w:pPr>
    </w:p>
    <w:p w14:paraId="379B84EC" w14:textId="02E6AD29" w:rsidR="00134F90" w:rsidRPr="000246D7" w:rsidRDefault="00134F90" w:rsidP="00171B8A">
      <w:pPr>
        <w:spacing w:line="240" w:lineRule="auto"/>
        <w:ind w:firstLine="0"/>
        <w:jc w:val="center"/>
      </w:pPr>
    </w:p>
    <w:p w14:paraId="1AC3E80A" w14:textId="42D1DAFE" w:rsidR="00134F90" w:rsidRPr="000246D7" w:rsidRDefault="00134F90" w:rsidP="00171B8A">
      <w:pPr>
        <w:spacing w:line="240" w:lineRule="auto"/>
        <w:ind w:firstLine="0"/>
        <w:jc w:val="center"/>
      </w:pPr>
    </w:p>
    <w:p w14:paraId="4CBBC69D" w14:textId="3B3A697C" w:rsidR="00134F90" w:rsidRPr="000246D7" w:rsidRDefault="00134F90" w:rsidP="00171B8A">
      <w:pPr>
        <w:spacing w:line="240" w:lineRule="auto"/>
        <w:ind w:firstLine="0"/>
        <w:jc w:val="center"/>
      </w:pPr>
    </w:p>
    <w:p w14:paraId="79B1A87D" w14:textId="4D8347C8" w:rsidR="00134F90" w:rsidRPr="000246D7" w:rsidRDefault="00134F90" w:rsidP="00171B8A">
      <w:pPr>
        <w:spacing w:line="240" w:lineRule="auto"/>
        <w:ind w:firstLine="0"/>
        <w:jc w:val="center"/>
      </w:pPr>
    </w:p>
    <w:p w14:paraId="3A50E001" w14:textId="763A1046" w:rsidR="00134F90" w:rsidRPr="000246D7" w:rsidRDefault="00134F90" w:rsidP="00171B8A">
      <w:pPr>
        <w:spacing w:line="240" w:lineRule="auto"/>
        <w:ind w:firstLine="0"/>
        <w:jc w:val="center"/>
      </w:pPr>
    </w:p>
    <w:p w14:paraId="7C0C584B" w14:textId="02573A87" w:rsidR="00134F90" w:rsidRPr="000246D7" w:rsidRDefault="00134F90" w:rsidP="00171B8A">
      <w:pPr>
        <w:spacing w:line="240" w:lineRule="auto"/>
        <w:ind w:firstLine="0"/>
        <w:jc w:val="center"/>
      </w:pPr>
    </w:p>
    <w:p w14:paraId="3E54565F" w14:textId="296971D1" w:rsidR="003A758C" w:rsidRPr="000246D7" w:rsidRDefault="003A758C" w:rsidP="00171B8A">
      <w:pPr>
        <w:spacing w:line="240" w:lineRule="auto"/>
        <w:ind w:firstLine="0"/>
        <w:jc w:val="center"/>
      </w:pPr>
    </w:p>
    <w:p w14:paraId="10F78666" w14:textId="291BF33A" w:rsidR="00132680" w:rsidRPr="000246D7" w:rsidRDefault="00132680" w:rsidP="00171B8A">
      <w:pPr>
        <w:spacing w:line="240" w:lineRule="auto"/>
        <w:ind w:firstLine="0"/>
        <w:jc w:val="center"/>
      </w:pPr>
    </w:p>
    <w:p w14:paraId="282A7BDC" w14:textId="53E6B39B" w:rsidR="00132680" w:rsidRPr="000246D7" w:rsidRDefault="00132680" w:rsidP="00171B8A">
      <w:pPr>
        <w:spacing w:line="240" w:lineRule="auto"/>
        <w:ind w:firstLine="0"/>
        <w:jc w:val="center"/>
      </w:pPr>
    </w:p>
    <w:p w14:paraId="4482491D" w14:textId="048A867E" w:rsidR="003A758C" w:rsidRPr="000246D7" w:rsidRDefault="003A758C" w:rsidP="00171B8A">
      <w:pPr>
        <w:spacing w:line="240" w:lineRule="auto"/>
        <w:ind w:firstLine="0"/>
        <w:jc w:val="center"/>
      </w:pPr>
    </w:p>
    <w:p w14:paraId="553BA5C4" w14:textId="38BEE55C" w:rsidR="003A758C" w:rsidRPr="000246D7" w:rsidRDefault="00171B8A" w:rsidP="00171B8A">
      <w:pPr>
        <w:spacing w:line="240" w:lineRule="auto"/>
        <w:ind w:firstLine="0"/>
        <w:jc w:val="center"/>
      </w:pPr>
      <w:r w:rsidRPr="000246D7">
        <w:t>SEU NOME COMPLETO</w:t>
      </w:r>
    </w:p>
    <w:p w14:paraId="6C532DF0" w14:textId="78E3A49E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4E1632F1" w14:textId="44A8D4B4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44AD30FA" w14:textId="68B5C76D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55EC2916" w14:textId="01EBABBD" w:rsidR="00F529C3" w:rsidRPr="000246D7" w:rsidRDefault="00F529C3" w:rsidP="00171B8A">
      <w:pPr>
        <w:spacing w:line="240" w:lineRule="auto"/>
        <w:ind w:firstLine="0"/>
        <w:jc w:val="center"/>
        <w:rPr>
          <w:b/>
        </w:rPr>
      </w:pPr>
    </w:p>
    <w:p w14:paraId="18348B5A" w14:textId="644E15FC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5A0100DA" w14:textId="179289E0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2380630E" w14:textId="61E55F5A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35EC0D2C" w14:textId="77777777" w:rsidR="00F529C3" w:rsidRPr="000246D7" w:rsidRDefault="00F529C3" w:rsidP="00171B8A">
      <w:pPr>
        <w:spacing w:line="240" w:lineRule="auto"/>
        <w:ind w:firstLine="0"/>
        <w:jc w:val="center"/>
        <w:rPr>
          <w:b/>
        </w:rPr>
      </w:pPr>
    </w:p>
    <w:p w14:paraId="0A3CA1A7" w14:textId="3A0DE669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15ACAB4B" w14:textId="3C3688AB" w:rsidR="003A758C" w:rsidRPr="001F2782" w:rsidRDefault="00171B8A" w:rsidP="00171B8A">
      <w:pPr>
        <w:spacing w:line="240" w:lineRule="auto"/>
        <w:ind w:firstLine="0"/>
        <w:jc w:val="center"/>
        <w:rPr>
          <w:b/>
          <w:bCs/>
        </w:rPr>
      </w:pPr>
      <w:r w:rsidRPr="000246D7">
        <w:rPr>
          <w:b/>
        </w:rPr>
        <w:t xml:space="preserve">TÍTULO </w:t>
      </w:r>
      <w:r w:rsidR="003839D6">
        <w:rPr>
          <w:b/>
        </w:rPr>
        <w:t>PROJETO</w:t>
      </w:r>
      <w:r w:rsidRPr="000246D7">
        <w:rPr>
          <w:b/>
        </w:rPr>
        <w:t xml:space="preserve">: </w:t>
      </w:r>
      <w:r w:rsidR="003839D6" w:rsidRPr="001F2782">
        <w:rPr>
          <w:b/>
          <w:bCs/>
        </w:rPr>
        <w:t>SUBT</w:t>
      </w:r>
      <w:r w:rsidR="001F2782">
        <w:rPr>
          <w:b/>
          <w:bCs/>
        </w:rPr>
        <w:t>ÍT</w:t>
      </w:r>
      <w:r w:rsidR="003839D6" w:rsidRPr="001F2782">
        <w:rPr>
          <w:b/>
          <w:bCs/>
        </w:rPr>
        <w:t>ULO DE HOUVER</w:t>
      </w:r>
    </w:p>
    <w:p w14:paraId="1C34066F" w14:textId="70E4AE5C" w:rsidR="003A758C" w:rsidRPr="001F2782" w:rsidRDefault="003A758C" w:rsidP="00171B8A">
      <w:pPr>
        <w:spacing w:line="240" w:lineRule="auto"/>
        <w:ind w:firstLine="0"/>
        <w:jc w:val="center"/>
        <w:rPr>
          <w:b/>
          <w:bCs/>
        </w:rPr>
      </w:pPr>
    </w:p>
    <w:p w14:paraId="295E70D8" w14:textId="40E15E05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271BCF0F" w14:textId="77777777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70E33BF4" w14:textId="73D373BC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587FE0BF" w14:textId="5BC6B410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3CDDE8D0" w14:textId="63008869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267E088D" w14:textId="4C1ACBFC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3B105651" w14:textId="7CCC3E1C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4277AC76" w14:textId="0420011D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5AD76BA2" w14:textId="1549053D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2D5AB167" w14:textId="0B5497C2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474EB110" w14:textId="30EB8682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5693FEF2" w14:textId="31795953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790A6731" w14:textId="08E73428" w:rsidR="000E6CD3" w:rsidRPr="000246D7" w:rsidRDefault="000E6CD3" w:rsidP="00171B8A">
      <w:pPr>
        <w:spacing w:line="240" w:lineRule="auto"/>
        <w:ind w:firstLine="0"/>
        <w:jc w:val="center"/>
        <w:rPr>
          <w:b/>
        </w:rPr>
      </w:pPr>
    </w:p>
    <w:p w14:paraId="28C89DBA" w14:textId="52D8D6EB" w:rsidR="000E6CD3" w:rsidRPr="000246D7" w:rsidRDefault="000E6CD3" w:rsidP="00171B8A">
      <w:pPr>
        <w:spacing w:line="240" w:lineRule="auto"/>
        <w:ind w:firstLine="0"/>
        <w:jc w:val="center"/>
        <w:rPr>
          <w:b/>
        </w:rPr>
      </w:pPr>
    </w:p>
    <w:p w14:paraId="63B9D294" w14:textId="55FFA875" w:rsidR="000E6CD3" w:rsidRPr="000246D7" w:rsidRDefault="000E6CD3" w:rsidP="00171B8A">
      <w:pPr>
        <w:spacing w:line="240" w:lineRule="auto"/>
        <w:ind w:firstLine="0"/>
        <w:jc w:val="center"/>
        <w:rPr>
          <w:b/>
        </w:rPr>
      </w:pPr>
    </w:p>
    <w:p w14:paraId="28393CD8" w14:textId="77777777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36DFF6AC" w14:textId="77777777" w:rsidR="003A758C" w:rsidRPr="000246D7" w:rsidRDefault="003A758C" w:rsidP="00171B8A">
      <w:pPr>
        <w:spacing w:line="240" w:lineRule="auto"/>
        <w:ind w:firstLine="0"/>
        <w:jc w:val="center"/>
        <w:rPr>
          <w:b/>
        </w:rPr>
      </w:pPr>
    </w:p>
    <w:p w14:paraId="30C8D5F5" w14:textId="77777777" w:rsidR="005E0CE1" w:rsidRPr="000246D7" w:rsidRDefault="005E0CE1" w:rsidP="00171B8A">
      <w:pPr>
        <w:spacing w:line="240" w:lineRule="auto"/>
        <w:ind w:firstLine="0"/>
        <w:jc w:val="center"/>
      </w:pPr>
    </w:p>
    <w:p w14:paraId="536DD4F0" w14:textId="77777777" w:rsidR="005E0CE1" w:rsidRPr="000246D7" w:rsidRDefault="005E0CE1" w:rsidP="00171B8A">
      <w:pPr>
        <w:spacing w:line="240" w:lineRule="auto"/>
        <w:ind w:firstLine="0"/>
        <w:jc w:val="center"/>
      </w:pPr>
    </w:p>
    <w:p w14:paraId="4906F3E8" w14:textId="1AF6FF05" w:rsidR="003A758C" w:rsidRPr="000246D7" w:rsidRDefault="00171B8A" w:rsidP="00171B8A">
      <w:pPr>
        <w:spacing w:line="240" w:lineRule="auto"/>
        <w:ind w:firstLine="0"/>
        <w:jc w:val="center"/>
      </w:pPr>
      <w:r w:rsidRPr="000246D7">
        <w:t>Cidade da Instituição de Ensino</w:t>
      </w:r>
    </w:p>
    <w:p w14:paraId="2AC7F9CD" w14:textId="385C522D" w:rsidR="004628B7" w:rsidRPr="000246D7" w:rsidRDefault="00171B8A" w:rsidP="00171B8A">
      <w:pPr>
        <w:spacing w:line="240" w:lineRule="auto"/>
        <w:ind w:firstLine="0"/>
        <w:jc w:val="center"/>
        <w:rPr>
          <w:b/>
        </w:rPr>
      </w:pPr>
      <w:r w:rsidRPr="000246D7">
        <w:t>Ano</w:t>
      </w:r>
      <w:r w:rsidR="001F2782">
        <w:t xml:space="preserve"> (de entrega do projeto)</w:t>
      </w:r>
      <w:r w:rsidR="003A758C" w:rsidRPr="000246D7">
        <w:rPr>
          <w:b/>
        </w:rPr>
        <w:br w:type="page"/>
      </w:r>
      <w:r w:rsidRPr="000246D7">
        <w:lastRenderedPageBreak/>
        <w:t>SEU NOME COMPLETO</w:t>
      </w:r>
    </w:p>
    <w:p w14:paraId="54C7043D" w14:textId="5C8F5597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71FA7F09" w14:textId="751520E3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31E8652C" w14:textId="7E66AB92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68734212" w14:textId="28BAA194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1AD579F8" w14:textId="0795B41B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55F65D19" w14:textId="2DF637A1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51917A9D" w14:textId="77777777" w:rsidR="00134F90" w:rsidRPr="000246D7" w:rsidRDefault="00134F90" w:rsidP="001F2782">
      <w:pPr>
        <w:spacing w:line="240" w:lineRule="auto"/>
        <w:ind w:firstLine="0"/>
        <w:rPr>
          <w:b/>
        </w:rPr>
      </w:pPr>
    </w:p>
    <w:p w14:paraId="69A57B8B" w14:textId="1F434286" w:rsidR="000B0698" w:rsidRPr="000246D7" w:rsidRDefault="000B0698" w:rsidP="00171B8A">
      <w:pPr>
        <w:spacing w:line="240" w:lineRule="auto"/>
        <w:ind w:firstLine="0"/>
        <w:jc w:val="center"/>
        <w:rPr>
          <w:b/>
        </w:rPr>
      </w:pPr>
    </w:p>
    <w:p w14:paraId="7AE8DFE0" w14:textId="69514264" w:rsidR="00EA54AB" w:rsidRPr="000246D7" w:rsidRDefault="00EA54AB" w:rsidP="00171B8A">
      <w:pPr>
        <w:spacing w:line="240" w:lineRule="auto"/>
        <w:ind w:firstLine="0"/>
        <w:jc w:val="center"/>
        <w:rPr>
          <w:b/>
        </w:rPr>
      </w:pPr>
    </w:p>
    <w:p w14:paraId="32DFDC83" w14:textId="1E837943" w:rsidR="00EA54AB" w:rsidRPr="000246D7" w:rsidRDefault="00EA54AB" w:rsidP="00171B8A">
      <w:pPr>
        <w:spacing w:line="240" w:lineRule="auto"/>
        <w:ind w:firstLine="0"/>
        <w:jc w:val="center"/>
        <w:rPr>
          <w:b/>
        </w:rPr>
      </w:pPr>
    </w:p>
    <w:p w14:paraId="65D0716D" w14:textId="5F253453" w:rsidR="00EA54AB" w:rsidRPr="000246D7" w:rsidRDefault="00EA54AB" w:rsidP="00171B8A">
      <w:pPr>
        <w:spacing w:line="240" w:lineRule="auto"/>
        <w:ind w:firstLine="0"/>
        <w:jc w:val="center"/>
        <w:rPr>
          <w:b/>
        </w:rPr>
      </w:pPr>
    </w:p>
    <w:p w14:paraId="49FBF3FC" w14:textId="4380EAF6" w:rsidR="00EA54AB" w:rsidRPr="000246D7" w:rsidRDefault="00EA54AB" w:rsidP="00171B8A">
      <w:pPr>
        <w:spacing w:line="240" w:lineRule="auto"/>
        <w:ind w:firstLine="0"/>
        <w:jc w:val="center"/>
        <w:rPr>
          <w:b/>
        </w:rPr>
      </w:pPr>
    </w:p>
    <w:p w14:paraId="43D1E409" w14:textId="4CE5CFD3" w:rsidR="005D1C4A" w:rsidRPr="000246D7" w:rsidRDefault="005D1C4A" w:rsidP="00171B8A">
      <w:pPr>
        <w:spacing w:line="240" w:lineRule="auto"/>
        <w:ind w:firstLine="0"/>
        <w:jc w:val="center"/>
        <w:rPr>
          <w:b/>
        </w:rPr>
      </w:pPr>
    </w:p>
    <w:p w14:paraId="6CFFF8E1" w14:textId="77777777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39787501" w14:textId="36D68578" w:rsidR="00171B8A" w:rsidRPr="000246D7" w:rsidRDefault="00171B8A" w:rsidP="00171B8A">
      <w:pPr>
        <w:spacing w:line="240" w:lineRule="auto"/>
        <w:ind w:firstLine="0"/>
        <w:jc w:val="center"/>
      </w:pPr>
      <w:r w:rsidRPr="000246D7">
        <w:rPr>
          <w:b/>
        </w:rPr>
        <w:t xml:space="preserve">TÍTULO </w:t>
      </w:r>
      <w:r w:rsidR="001F2782">
        <w:rPr>
          <w:b/>
        </w:rPr>
        <w:t>DO PROJETO: SUBTÍTULO SE HOUVER</w:t>
      </w:r>
    </w:p>
    <w:p w14:paraId="1E648C70" w14:textId="15EEADD0" w:rsidR="000E6CD3" w:rsidRPr="000246D7" w:rsidRDefault="000E6CD3" w:rsidP="00171B8A">
      <w:pPr>
        <w:spacing w:line="240" w:lineRule="auto"/>
        <w:ind w:firstLine="0"/>
        <w:jc w:val="center"/>
        <w:rPr>
          <w:b/>
        </w:rPr>
      </w:pPr>
    </w:p>
    <w:p w14:paraId="008EBAF7" w14:textId="71DFD74F" w:rsidR="000E6CD3" w:rsidRPr="000246D7" w:rsidRDefault="000E6CD3" w:rsidP="00171B8A">
      <w:pPr>
        <w:spacing w:line="240" w:lineRule="auto"/>
        <w:ind w:firstLine="0"/>
        <w:jc w:val="center"/>
      </w:pPr>
    </w:p>
    <w:p w14:paraId="1F94EE75" w14:textId="0AB4110C" w:rsidR="00EA54AB" w:rsidRPr="000246D7" w:rsidRDefault="00EA54AB" w:rsidP="00171B8A">
      <w:pPr>
        <w:spacing w:line="240" w:lineRule="auto"/>
        <w:ind w:firstLine="0"/>
        <w:jc w:val="center"/>
      </w:pPr>
    </w:p>
    <w:p w14:paraId="38FEACFC" w14:textId="1D3F1F28" w:rsidR="00134F90" w:rsidRPr="000246D7" w:rsidRDefault="00134F90" w:rsidP="00171B8A">
      <w:pPr>
        <w:spacing w:line="240" w:lineRule="auto"/>
        <w:ind w:firstLine="0"/>
        <w:jc w:val="center"/>
      </w:pPr>
    </w:p>
    <w:p w14:paraId="199B12AE" w14:textId="6D286C2F" w:rsidR="00134F90" w:rsidRPr="000246D7" w:rsidRDefault="00134F90" w:rsidP="00171B8A">
      <w:pPr>
        <w:spacing w:line="240" w:lineRule="auto"/>
        <w:ind w:firstLine="0"/>
        <w:jc w:val="center"/>
      </w:pPr>
    </w:p>
    <w:p w14:paraId="42CB3226" w14:textId="084FA503" w:rsidR="00134F90" w:rsidRPr="000246D7" w:rsidRDefault="00134F90" w:rsidP="00171B8A">
      <w:pPr>
        <w:spacing w:line="240" w:lineRule="auto"/>
        <w:ind w:firstLine="0"/>
        <w:jc w:val="center"/>
      </w:pPr>
    </w:p>
    <w:p w14:paraId="727A2952" w14:textId="539028B2" w:rsidR="00134F90" w:rsidRPr="000246D7" w:rsidRDefault="00134F90" w:rsidP="00171B8A">
      <w:pPr>
        <w:spacing w:line="240" w:lineRule="auto"/>
        <w:ind w:firstLine="0"/>
        <w:jc w:val="center"/>
      </w:pPr>
    </w:p>
    <w:p w14:paraId="5C7622E2" w14:textId="7B2CE8CB" w:rsidR="00134F90" w:rsidRPr="000246D7" w:rsidRDefault="00134F90" w:rsidP="00171B8A">
      <w:pPr>
        <w:spacing w:line="240" w:lineRule="auto"/>
        <w:ind w:firstLine="0"/>
        <w:jc w:val="center"/>
      </w:pPr>
    </w:p>
    <w:p w14:paraId="04EBB7D9" w14:textId="77777777" w:rsidR="00134F90" w:rsidRPr="000246D7" w:rsidRDefault="00134F90" w:rsidP="00171B8A">
      <w:pPr>
        <w:spacing w:line="240" w:lineRule="auto"/>
        <w:ind w:firstLine="0"/>
        <w:jc w:val="center"/>
      </w:pPr>
    </w:p>
    <w:p w14:paraId="212CF774" w14:textId="77777777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  <w:r w:rsidRPr="000246D7">
        <w:rPr>
          <w:b/>
        </w:rPr>
        <w:t xml:space="preserve"> </w:t>
      </w:r>
    </w:p>
    <w:p w14:paraId="53BF0B57" w14:textId="77777777" w:rsidR="002D69D1" w:rsidRPr="000246D7" w:rsidRDefault="002D69D1" w:rsidP="00171B8A">
      <w:pPr>
        <w:spacing w:line="240" w:lineRule="auto"/>
        <w:ind w:left="4248" w:firstLine="0"/>
        <w:rPr>
          <w:color w:val="000000"/>
          <w:sz w:val="20"/>
          <w:szCs w:val="27"/>
        </w:rPr>
      </w:pPr>
    </w:p>
    <w:p w14:paraId="551DD0EA" w14:textId="7CDE7F06" w:rsidR="004628B7" w:rsidRPr="000246D7" w:rsidRDefault="004628B7" w:rsidP="00171B8A">
      <w:pPr>
        <w:spacing w:line="240" w:lineRule="auto"/>
        <w:ind w:left="4248" w:firstLine="0"/>
        <w:rPr>
          <w:b/>
          <w:sz w:val="18"/>
        </w:rPr>
      </w:pPr>
      <w:r w:rsidRPr="000246D7">
        <w:rPr>
          <w:color w:val="000000"/>
          <w:sz w:val="20"/>
          <w:szCs w:val="27"/>
        </w:rPr>
        <w:t xml:space="preserve">Projeto de </w:t>
      </w:r>
      <w:r w:rsidR="001F2782">
        <w:rPr>
          <w:color w:val="000000"/>
          <w:sz w:val="20"/>
          <w:szCs w:val="27"/>
        </w:rPr>
        <w:t>(</w:t>
      </w:r>
      <w:r w:rsidR="00C220C2" w:rsidRPr="000246D7">
        <w:rPr>
          <w:color w:val="000000"/>
          <w:sz w:val="20"/>
          <w:szCs w:val="27"/>
        </w:rPr>
        <w:t xml:space="preserve">trabalho de conclusão de curso, </w:t>
      </w:r>
      <w:r w:rsidRPr="000246D7">
        <w:rPr>
          <w:color w:val="000000"/>
          <w:sz w:val="20"/>
          <w:szCs w:val="27"/>
        </w:rPr>
        <w:t>dissertação</w:t>
      </w:r>
      <w:r w:rsidR="00C220C2" w:rsidRPr="000246D7">
        <w:rPr>
          <w:color w:val="000000"/>
          <w:sz w:val="20"/>
          <w:szCs w:val="27"/>
        </w:rPr>
        <w:t xml:space="preserve"> ou tese</w:t>
      </w:r>
      <w:r w:rsidR="001F2782">
        <w:rPr>
          <w:color w:val="000000"/>
          <w:sz w:val="20"/>
          <w:szCs w:val="27"/>
        </w:rPr>
        <w:t>)</w:t>
      </w:r>
      <w:r w:rsidR="00C220C2" w:rsidRPr="000246D7">
        <w:rPr>
          <w:color w:val="000000"/>
          <w:sz w:val="20"/>
          <w:szCs w:val="27"/>
        </w:rPr>
        <w:t xml:space="preserve"> </w:t>
      </w:r>
      <w:r w:rsidRPr="000246D7">
        <w:rPr>
          <w:color w:val="000000"/>
          <w:sz w:val="20"/>
          <w:szCs w:val="27"/>
        </w:rPr>
        <w:t xml:space="preserve">apresentado </w:t>
      </w:r>
      <w:r w:rsidR="00533505" w:rsidRPr="000246D7">
        <w:rPr>
          <w:color w:val="000000"/>
          <w:sz w:val="20"/>
          <w:szCs w:val="27"/>
        </w:rPr>
        <w:t xml:space="preserve">como parte do requisito à obtenção do grau de </w:t>
      </w:r>
      <w:r w:rsidR="001F2782">
        <w:rPr>
          <w:color w:val="000000"/>
          <w:sz w:val="20"/>
          <w:szCs w:val="27"/>
        </w:rPr>
        <w:t>(</w:t>
      </w:r>
      <w:r w:rsidR="00C220C2" w:rsidRPr="000246D7">
        <w:rPr>
          <w:color w:val="000000"/>
          <w:sz w:val="20"/>
          <w:szCs w:val="27"/>
        </w:rPr>
        <w:t xml:space="preserve">Bacharel, </w:t>
      </w:r>
      <w:r w:rsidR="00533505" w:rsidRPr="000246D7">
        <w:rPr>
          <w:color w:val="000000"/>
          <w:sz w:val="20"/>
          <w:szCs w:val="27"/>
        </w:rPr>
        <w:t>Mestre</w:t>
      </w:r>
      <w:r w:rsidR="00C220C2" w:rsidRPr="000246D7">
        <w:rPr>
          <w:color w:val="000000"/>
          <w:sz w:val="20"/>
          <w:szCs w:val="27"/>
        </w:rPr>
        <w:t>, Doutor ou outro grau</w:t>
      </w:r>
      <w:r w:rsidR="001F2782">
        <w:rPr>
          <w:color w:val="000000"/>
          <w:sz w:val="20"/>
          <w:szCs w:val="27"/>
        </w:rPr>
        <w:t>)</w:t>
      </w:r>
      <w:r w:rsidR="00533505" w:rsidRPr="000246D7">
        <w:rPr>
          <w:color w:val="000000"/>
          <w:sz w:val="20"/>
          <w:szCs w:val="27"/>
        </w:rPr>
        <w:t xml:space="preserve">, </w:t>
      </w:r>
      <w:r w:rsidR="001F2782">
        <w:rPr>
          <w:color w:val="000000"/>
          <w:sz w:val="20"/>
          <w:szCs w:val="27"/>
        </w:rPr>
        <w:t xml:space="preserve">OU </w:t>
      </w:r>
      <w:r w:rsidR="001F2782" w:rsidRPr="000246D7">
        <w:rPr>
          <w:color w:val="000000"/>
          <w:sz w:val="20"/>
          <w:szCs w:val="27"/>
        </w:rPr>
        <w:t xml:space="preserve">apresentado como parte do requisito </w:t>
      </w:r>
      <w:r w:rsidR="001F2782">
        <w:rPr>
          <w:color w:val="000000"/>
          <w:sz w:val="20"/>
          <w:szCs w:val="27"/>
        </w:rPr>
        <w:t xml:space="preserve">do Processo seletivo para aplicação de vaga no curso de Mestrado ou Doutorado </w:t>
      </w:r>
      <w:r w:rsidR="00C220C2" w:rsidRPr="000246D7">
        <w:rPr>
          <w:color w:val="000000"/>
          <w:sz w:val="20"/>
          <w:szCs w:val="27"/>
        </w:rPr>
        <w:t>[</w:t>
      </w:r>
      <w:r w:rsidR="00533505" w:rsidRPr="000246D7">
        <w:rPr>
          <w:color w:val="000000"/>
          <w:sz w:val="20"/>
          <w:szCs w:val="27"/>
        </w:rPr>
        <w:t>pel</w:t>
      </w:r>
      <w:r w:rsidRPr="000246D7">
        <w:rPr>
          <w:color w:val="000000"/>
          <w:sz w:val="20"/>
          <w:szCs w:val="27"/>
        </w:rPr>
        <w:t xml:space="preserve">o Programa de Pós-Graduação em </w:t>
      </w:r>
      <w:r w:rsidR="00171B8A" w:rsidRPr="000246D7">
        <w:rPr>
          <w:color w:val="000000"/>
          <w:sz w:val="20"/>
          <w:szCs w:val="27"/>
        </w:rPr>
        <w:t>Nome do Curso</w:t>
      </w:r>
      <w:r w:rsidR="00C220C2" w:rsidRPr="000246D7">
        <w:rPr>
          <w:color w:val="000000"/>
          <w:sz w:val="20"/>
          <w:szCs w:val="27"/>
        </w:rPr>
        <w:t>]</w:t>
      </w:r>
      <w:r w:rsidRPr="000246D7">
        <w:rPr>
          <w:color w:val="000000"/>
          <w:sz w:val="20"/>
          <w:szCs w:val="27"/>
        </w:rPr>
        <w:t xml:space="preserve"> da </w:t>
      </w:r>
      <w:r w:rsidR="00171B8A" w:rsidRPr="000246D7">
        <w:rPr>
          <w:color w:val="000000"/>
          <w:sz w:val="20"/>
          <w:szCs w:val="27"/>
        </w:rPr>
        <w:t>Nome da Faculdade</w:t>
      </w:r>
      <w:r w:rsidRPr="000246D7">
        <w:rPr>
          <w:color w:val="000000"/>
          <w:sz w:val="20"/>
          <w:szCs w:val="27"/>
        </w:rPr>
        <w:t xml:space="preserve"> da </w:t>
      </w:r>
      <w:r w:rsidR="00171B8A" w:rsidRPr="000246D7">
        <w:rPr>
          <w:color w:val="000000"/>
          <w:sz w:val="20"/>
          <w:szCs w:val="27"/>
        </w:rPr>
        <w:t>Nome da Instituição de Ensino</w:t>
      </w:r>
      <w:r w:rsidRPr="000246D7">
        <w:rPr>
          <w:color w:val="000000"/>
          <w:sz w:val="20"/>
          <w:szCs w:val="27"/>
        </w:rPr>
        <w:t>.</w:t>
      </w:r>
    </w:p>
    <w:p w14:paraId="73E48E8D" w14:textId="77777777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223DA67E" w14:textId="77777777" w:rsidR="00472B59" w:rsidRPr="000246D7" w:rsidRDefault="00472B59" w:rsidP="00171B8A">
      <w:pPr>
        <w:spacing w:line="240" w:lineRule="auto"/>
        <w:ind w:firstLine="0"/>
        <w:jc w:val="center"/>
        <w:rPr>
          <w:b/>
        </w:rPr>
      </w:pPr>
    </w:p>
    <w:p w14:paraId="5C19E491" w14:textId="495DEBA0" w:rsidR="000B0698" w:rsidRPr="000246D7" w:rsidRDefault="000B0698" w:rsidP="00171B8A">
      <w:pPr>
        <w:spacing w:line="240" w:lineRule="auto"/>
        <w:ind w:firstLine="0"/>
        <w:jc w:val="center"/>
        <w:rPr>
          <w:b/>
        </w:rPr>
      </w:pPr>
    </w:p>
    <w:p w14:paraId="33253A29" w14:textId="3634F2FD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285AA150" w14:textId="77777777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4D709CD1" w14:textId="77777777" w:rsidR="001A4F29" w:rsidRPr="000246D7" w:rsidRDefault="001A4F29" w:rsidP="00171B8A">
      <w:pPr>
        <w:spacing w:line="240" w:lineRule="auto"/>
        <w:ind w:firstLine="0"/>
        <w:jc w:val="center"/>
        <w:rPr>
          <w:b/>
        </w:rPr>
      </w:pPr>
    </w:p>
    <w:p w14:paraId="21EEA606" w14:textId="77777777" w:rsidR="000B0698" w:rsidRPr="000246D7" w:rsidRDefault="000B0698" w:rsidP="00171B8A">
      <w:pPr>
        <w:spacing w:line="240" w:lineRule="auto"/>
        <w:ind w:firstLine="0"/>
        <w:jc w:val="center"/>
        <w:rPr>
          <w:b/>
        </w:rPr>
      </w:pPr>
    </w:p>
    <w:p w14:paraId="3228FF93" w14:textId="686265F7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  <w:r w:rsidRPr="000246D7">
        <w:rPr>
          <w:b/>
        </w:rPr>
        <w:t xml:space="preserve"> </w:t>
      </w:r>
    </w:p>
    <w:p w14:paraId="69E16F09" w14:textId="1F43A3FE" w:rsidR="004628B7" w:rsidRPr="000246D7" w:rsidRDefault="00D44110" w:rsidP="00171B8A">
      <w:pPr>
        <w:spacing w:line="240" w:lineRule="auto"/>
        <w:ind w:firstLine="0"/>
        <w:jc w:val="center"/>
      </w:pPr>
      <w:r w:rsidRPr="000246D7">
        <w:t>Orientador</w:t>
      </w:r>
      <w:r w:rsidR="001C75C1" w:rsidRPr="000246D7">
        <w:t>(</w:t>
      </w:r>
      <w:r w:rsidR="00533505" w:rsidRPr="000246D7">
        <w:t>a</w:t>
      </w:r>
      <w:r w:rsidR="001C75C1" w:rsidRPr="000246D7">
        <w:t>)</w:t>
      </w:r>
      <w:r w:rsidRPr="000246D7">
        <w:t xml:space="preserve">: </w:t>
      </w:r>
      <w:r w:rsidR="001F2782">
        <w:t>(</w:t>
      </w:r>
      <w:r w:rsidR="00C220C2" w:rsidRPr="000246D7">
        <w:t>título do prof</w:t>
      </w:r>
      <w:r w:rsidR="001F2782">
        <w:t>essor – Mestre, Doutor...)</w:t>
      </w:r>
      <w:r w:rsidRPr="000246D7">
        <w:t xml:space="preserve"> </w:t>
      </w:r>
      <w:r w:rsidR="00171B8A" w:rsidRPr="000246D7">
        <w:t>Nome Completo do Orientador(a)</w:t>
      </w:r>
    </w:p>
    <w:p w14:paraId="086D94CC" w14:textId="77777777" w:rsidR="004628B7" w:rsidRPr="000246D7" w:rsidRDefault="004628B7" w:rsidP="00171B8A">
      <w:pPr>
        <w:spacing w:line="240" w:lineRule="auto"/>
        <w:ind w:firstLine="0"/>
        <w:jc w:val="center"/>
      </w:pPr>
    </w:p>
    <w:p w14:paraId="6EF2187E" w14:textId="77777777" w:rsidR="00A207AB" w:rsidRPr="000246D7" w:rsidRDefault="00A207AB" w:rsidP="00171B8A">
      <w:pPr>
        <w:spacing w:line="240" w:lineRule="auto"/>
        <w:ind w:firstLine="0"/>
        <w:jc w:val="center"/>
      </w:pPr>
    </w:p>
    <w:p w14:paraId="20F6BAA5" w14:textId="05B2DB14" w:rsidR="004628B7" w:rsidRPr="000246D7" w:rsidRDefault="004628B7" w:rsidP="00171B8A">
      <w:pPr>
        <w:spacing w:line="240" w:lineRule="auto"/>
        <w:ind w:firstLine="0"/>
        <w:jc w:val="center"/>
        <w:rPr>
          <w:b/>
        </w:rPr>
      </w:pPr>
    </w:p>
    <w:p w14:paraId="43A35FBD" w14:textId="5FC93FE1" w:rsidR="00134F90" w:rsidRPr="000246D7" w:rsidRDefault="00134F90" w:rsidP="00171B8A">
      <w:pPr>
        <w:spacing w:line="240" w:lineRule="auto"/>
        <w:ind w:firstLine="0"/>
        <w:jc w:val="center"/>
        <w:rPr>
          <w:b/>
        </w:rPr>
      </w:pPr>
    </w:p>
    <w:p w14:paraId="633120C2" w14:textId="1967C642" w:rsidR="00134F90" w:rsidRPr="000246D7" w:rsidRDefault="00134F90" w:rsidP="00134F90">
      <w:pPr>
        <w:spacing w:line="240" w:lineRule="auto"/>
        <w:ind w:firstLine="0"/>
        <w:jc w:val="center"/>
        <w:rPr>
          <w:b/>
        </w:rPr>
      </w:pPr>
    </w:p>
    <w:p w14:paraId="4FDF3A51" w14:textId="77777777" w:rsidR="00134F90" w:rsidRPr="000246D7" w:rsidRDefault="00134F90" w:rsidP="00134F90">
      <w:pPr>
        <w:spacing w:line="240" w:lineRule="auto"/>
        <w:ind w:firstLine="0"/>
        <w:jc w:val="center"/>
      </w:pPr>
      <w:r w:rsidRPr="000246D7">
        <w:t>Cidade da Instituição de Ensino</w:t>
      </w:r>
    </w:p>
    <w:p w14:paraId="263C1F2E" w14:textId="738D2CD6" w:rsidR="00371077" w:rsidRPr="000246D7" w:rsidRDefault="00134F90" w:rsidP="00134F90">
      <w:pPr>
        <w:pStyle w:val="Ttulo"/>
        <w:spacing w:line="240" w:lineRule="auto"/>
      </w:pPr>
      <w:r w:rsidRPr="000246D7">
        <w:rPr>
          <w:b w:val="0"/>
        </w:rPr>
        <w:t xml:space="preserve">Ano </w:t>
      </w:r>
      <w:r w:rsidR="008C68D9" w:rsidRPr="000246D7">
        <w:br w:type="page"/>
      </w:r>
      <w:r w:rsidR="00371077" w:rsidRPr="000246D7">
        <w:lastRenderedPageBreak/>
        <w:t xml:space="preserve">LISTA DE </w:t>
      </w:r>
      <w:r w:rsidR="00805214" w:rsidRPr="000246D7">
        <w:t>ILUSTRAÇÕES</w:t>
      </w:r>
    </w:p>
    <w:p w14:paraId="25110A0C" w14:textId="33783E70" w:rsidR="002156FC" w:rsidRPr="000246D7" w:rsidRDefault="002156FC" w:rsidP="002156FC"/>
    <w:p w14:paraId="7E47624D" w14:textId="13EBA655" w:rsidR="004B60FD" w:rsidRPr="000246D7" w:rsidRDefault="006C24BA" w:rsidP="004B60FD">
      <w:pPr>
        <w:pStyle w:val="ndicedeilustraes"/>
        <w:tabs>
          <w:tab w:val="right" w:leader="dot" w:pos="9061"/>
        </w:tabs>
        <w:spacing w:line="360" w:lineRule="auto"/>
        <w:rPr>
          <w:noProof/>
          <w:sz w:val="24"/>
        </w:rPr>
      </w:pPr>
      <w:r w:rsidRPr="000246D7">
        <w:rPr>
          <w:sz w:val="24"/>
          <w:szCs w:val="24"/>
        </w:rPr>
        <w:fldChar w:fldCharType="begin"/>
      </w:r>
      <w:r w:rsidRPr="000246D7">
        <w:rPr>
          <w:sz w:val="24"/>
          <w:szCs w:val="24"/>
        </w:rPr>
        <w:instrText xml:space="preserve"> TOC \t "Índice de ilustrações;1" \c </w:instrText>
      </w:r>
      <w:r w:rsidRPr="000246D7">
        <w:rPr>
          <w:sz w:val="24"/>
          <w:szCs w:val="24"/>
        </w:rPr>
        <w:fldChar w:fldCharType="separate"/>
      </w:r>
      <w:r w:rsidR="004B60FD" w:rsidRPr="000246D7">
        <w:rPr>
          <w:noProof/>
          <w:sz w:val="24"/>
        </w:rPr>
        <w:t>Quadro 1 – Exemplo de quadro</w:t>
      </w:r>
      <w:r w:rsidR="004B60FD" w:rsidRPr="000246D7">
        <w:rPr>
          <w:noProof/>
          <w:sz w:val="24"/>
        </w:rPr>
        <w:tab/>
      </w:r>
      <w:r w:rsidR="004B60FD" w:rsidRPr="000246D7">
        <w:rPr>
          <w:noProof/>
          <w:sz w:val="24"/>
        </w:rPr>
        <w:fldChar w:fldCharType="begin"/>
      </w:r>
      <w:r w:rsidR="004B60FD" w:rsidRPr="000246D7">
        <w:rPr>
          <w:noProof/>
          <w:sz w:val="24"/>
        </w:rPr>
        <w:instrText xml:space="preserve"> PAGEREF _Toc1547374 \h </w:instrText>
      </w:r>
      <w:r w:rsidR="004B60FD" w:rsidRPr="000246D7">
        <w:rPr>
          <w:noProof/>
          <w:sz w:val="24"/>
        </w:rPr>
      </w:r>
      <w:r w:rsidR="004B60FD" w:rsidRPr="000246D7">
        <w:rPr>
          <w:noProof/>
          <w:sz w:val="24"/>
        </w:rPr>
        <w:fldChar w:fldCharType="separate"/>
      </w:r>
      <w:r w:rsidR="009B735D" w:rsidRPr="000246D7">
        <w:rPr>
          <w:noProof/>
          <w:sz w:val="24"/>
        </w:rPr>
        <w:t>2</w:t>
      </w:r>
      <w:r w:rsidR="004B60FD" w:rsidRPr="000246D7">
        <w:rPr>
          <w:noProof/>
          <w:sz w:val="24"/>
        </w:rPr>
        <w:fldChar w:fldCharType="end"/>
      </w:r>
    </w:p>
    <w:p w14:paraId="4E01BEB2" w14:textId="614EF38A" w:rsidR="004B60FD" w:rsidRPr="000246D7" w:rsidRDefault="004B60FD" w:rsidP="004B60FD"/>
    <w:p w14:paraId="2CE1CE99" w14:textId="3D3373A4" w:rsidR="004B60FD" w:rsidRPr="000246D7" w:rsidRDefault="004B60FD" w:rsidP="004B60FD"/>
    <w:p w14:paraId="27000E74" w14:textId="7A4B86DD" w:rsidR="002156FC" w:rsidRPr="000246D7" w:rsidRDefault="006C24BA" w:rsidP="00D20454">
      <w:pPr>
        <w:ind w:firstLine="0"/>
        <w:jc w:val="center"/>
      </w:pPr>
      <w:r w:rsidRPr="000246D7">
        <w:rPr>
          <w:szCs w:val="24"/>
        </w:rPr>
        <w:fldChar w:fldCharType="end"/>
      </w:r>
      <w:r w:rsidR="0027548C" w:rsidRPr="00002F44">
        <w:rPr>
          <w:szCs w:val="24"/>
          <w:highlight w:val="yellow"/>
        </w:rPr>
        <w:t>(Esta página é opcional)</w:t>
      </w:r>
    </w:p>
    <w:p w14:paraId="6B84FB41" w14:textId="6794A98D" w:rsidR="00371077" w:rsidRPr="000246D7" w:rsidRDefault="00371077" w:rsidP="00371077">
      <w:pPr>
        <w:jc w:val="center"/>
        <w:rPr>
          <w:b/>
        </w:rPr>
        <w:sectPr w:rsidR="00371077" w:rsidRPr="000246D7" w:rsidSect="00F37C84">
          <w:headerReference w:type="default" r:id="rId8"/>
          <w:footerReference w:type="default" r:id="rId9"/>
          <w:pgSz w:w="11906" w:h="16838"/>
          <w:pgMar w:top="1701" w:right="1134" w:bottom="1134" w:left="1701" w:header="907" w:footer="708" w:gutter="0"/>
          <w:cols w:space="708"/>
          <w:titlePg/>
          <w:docGrid w:linePitch="360"/>
        </w:sectPr>
      </w:pPr>
      <w:r w:rsidRPr="000246D7">
        <w:rPr>
          <w:b/>
        </w:rPr>
        <w:fldChar w:fldCharType="begin"/>
      </w:r>
      <w:r w:rsidRPr="000246D7">
        <w:rPr>
          <w:b/>
        </w:rPr>
        <w:instrText xml:space="preserve"> INDEX \r \e "</w:instrText>
      </w:r>
      <w:r w:rsidRPr="000246D7">
        <w:rPr>
          <w:b/>
        </w:rPr>
        <w:tab/>
        <w:instrText xml:space="preserve">" \c "1" \z "1046" </w:instrText>
      </w:r>
      <w:r w:rsidRPr="000246D7">
        <w:rPr>
          <w:b/>
        </w:rPr>
        <w:fldChar w:fldCharType="separate"/>
      </w:r>
    </w:p>
    <w:p w14:paraId="2D801EEB" w14:textId="7B9490A0" w:rsidR="00371077" w:rsidRPr="000246D7" w:rsidRDefault="00371077" w:rsidP="00371077">
      <w:pPr>
        <w:pStyle w:val="Remissivo1"/>
        <w:tabs>
          <w:tab w:val="right" w:leader="dot" w:pos="9061"/>
        </w:tabs>
      </w:pPr>
    </w:p>
    <w:p w14:paraId="272EDA11" w14:textId="77777777" w:rsidR="00371077" w:rsidRPr="000246D7" w:rsidRDefault="00371077" w:rsidP="00371077">
      <w:pPr>
        <w:jc w:val="center"/>
        <w:rPr>
          <w:b/>
        </w:rPr>
        <w:sectPr w:rsidR="00371077" w:rsidRPr="000246D7" w:rsidSect="00C5230F">
          <w:type w:val="continuous"/>
          <w:pgSz w:w="11906" w:h="16838"/>
          <w:pgMar w:top="1701" w:right="1134" w:bottom="1134" w:left="1701" w:header="708" w:footer="708" w:gutter="0"/>
          <w:cols w:space="720"/>
          <w:docGrid w:linePitch="360"/>
        </w:sectPr>
      </w:pPr>
    </w:p>
    <w:p w14:paraId="08E08695" w14:textId="77777777" w:rsidR="0027548C" w:rsidRDefault="00371077" w:rsidP="0027548C">
      <w:pPr>
        <w:pStyle w:val="Ttulo"/>
      </w:pPr>
      <w:r w:rsidRPr="000246D7">
        <w:lastRenderedPageBreak/>
        <w:fldChar w:fldCharType="end"/>
      </w:r>
      <w:r w:rsidR="00F6395F" w:rsidRPr="000246D7">
        <w:t>LISTA DE TABELAS</w:t>
      </w:r>
    </w:p>
    <w:p w14:paraId="449604CF" w14:textId="77777777" w:rsidR="00BD5B99" w:rsidRDefault="00BD5B99" w:rsidP="0027548C">
      <w:pPr>
        <w:pStyle w:val="Ttulo"/>
        <w:rPr>
          <w:szCs w:val="24"/>
        </w:rPr>
      </w:pPr>
    </w:p>
    <w:p w14:paraId="02A221D7" w14:textId="0B7C8F66" w:rsidR="0027548C" w:rsidRPr="00BD5B99" w:rsidRDefault="0027548C" w:rsidP="0027548C">
      <w:pPr>
        <w:pStyle w:val="Ttulo"/>
        <w:rPr>
          <w:b w:val="0"/>
          <w:bCs/>
        </w:rPr>
      </w:pPr>
      <w:r w:rsidRPr="00D20454">
        <w:rPr>
          <w:b w:val="0"/>
          <w:bCs/>
          <w:szCs w:val="24"/>
          <w:highlight w:val="yellow"/>
        </w:rPr>
        <w:t>(Esta página é opcional)</w:t>
      </w:r>
    </w:p>
    <w:p w14:paraId="7382F948" w14:textId="77777777" w:rsidR="0027548C" w:rsidRPr="0027548C" w:rsidRDefault="0027548C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240" w:lineRule="auto"/>
        <w:ind w:firstLine="0"/>
        <w:jc w:val="left"/>
      </w:pPr>
    </w:p>
    <w:p w14:paraId="0C79256B" w14:textId="77777777" w:rsidR="00BD5B99" w:rsidRDefault="00BD5B99" w:rsidP="00371077">
      <w:pPr>
        <w:pStyle w:val="Ttulo"/>
      </w:pPr>
    </w:p>
    <w:p w14:paraId="0CB999D7" w14:textId="77777777" w:rsidR="00BD5B99" w:rsidRDefault="00BD5B99" w:rsidP="00371077">
      <w:pPr>
        <w:pStyle w:val="Ttulo"/>
      </w:pPr>
    </w:p>
    <w:p w14:paraId="4DCB7F68" w14:textId="77777777" w:rsidR="00BD5B99" w:rsidRDefault="00BD5B99" w:rsidP="00371077">
      <w:pPr>
        <w:pStyle w:val="Ttulo"/>
      </w:pPr>
    </w:p>
    <w:p w14:paraId="40F81E5D" w14:textId="77777777" w:rsidR="00BD5B99" w:rsidRDefault="00BD5B99" w:rsidP="00371077">
      <w:pPr>
        <w:pStyle w:val="Ttulo"/>
      </w:pPr>
    </w:p>
    <w:p w14:paraId="7F91AB78" w14:textId="77777777" w:rsidR="00BD5B99" w:rsidRDefault="00BD5B99" w:rsidP="00371077">
      <w:pPr>
        <w:pStyle w:val="Ttulo"/>
      </w:pPr>
    </w:p>
    <w:p w14:paraId="5583F5EE" w14:textId="77777777" w:rsidR="00BD5B99" w:rsidRDefault="00BD5B99" w:rsidP="00371077">
      <w:pPr>
        <w:pStyle w:val="Ttulo"/>
      </w:pPr>
    </w:p>
    <w:p w14:paraId="09B5D931" w14:textId="77777777" w:rsidR="00BD5B99" w:rsidRDefault="00BD5B99" w:rsidP="00371077">
      <w:pPr>
        <w:pStyle w:val="Ttulo"/>
      </w:pPr>
    </w:p>
    <w:p w14:paraId="35569A70" w14:textId="77777777" w:rsidR="00BD5B99" w:rsidRDefault="00BD5B99" w:rsidP="00371077">
      <w:pPr>
        <w:pStyle w:val="Ttulo"/>
      </w:pPr>
    </w:p>
    <w:p w14:paraId="0EF88F5E" w14:textId="77777777" w:rsidR="00BD5B99" w:rsidRDefault="00BD5B99" w:rsidP="00371077">
      <w:pPr>
        <w:pStyle w:val="Ttulo"/>
      </w:pPr>
    </w:p>
    <w:p w14:paraId="64035A2E" w14:textId="77777777" w:rsidR="00BD5B99" w:rsidRDefault="00BD5B99" w:rsidP="00371077">
      <w:pPr>
        <w:pStyle w:val="Ttulo"/>
      </w:pPr>
    </w:p>
    <w:p w14:paraId="07D48908" w14:textId="77777777" w:rsidR="00BD5B99" w:rsidRDefault="00BD5B99" w:rsidP="00371077">
      <w:pPr>
        <w:pStyle w:val="Ttulo"/>
      </w:pPr>
    </w:p>
    <w:p w14:paraId="483BFEA6" w14:textId="77777777" w:rsidR="00BD5B99" w:rsidRDefault="00BD5B99" w:rsidP="00371077">
      <w:pPr>
        <w:pStyle w:val="Ttulo"/>
      </w:pPr>
    </w:p>
    <w:p w14:paraId="155F58FA" w14:textId="77777777" w:rsidR="00BD5B99" w:rsidRDefault="00BD5B99" w:rsidP="00371077">
      <w:pPr>
        <w:pStyle w:val="Ttulo"/>
      </w:pPr>
    </w:p>
    <w:p w14:paraId="458C2AD0" w14:textId="77777777" w:rsidR="00BD5B99" w:rsidRDefault="00BD5B99" w:rsidP="00371077">
      <w:pPr>
        <w:pStyle w:val="Ttulo"/>
      </w:pPr>
    </w:p>
    <w:p w14:paraId="6D26A043" w14:textId="77777777" w:rsidR="00BD5B99" w:rsidRDefault="00BD5B99" w:rsidP="00371077">
      <w:pPr>
        <w:pStyle w:val="Ttulo"/>
      </w:pPr>
    </w:p>
    <w:p w14:paraId="73FA390D" w14:textId="77777777" w:rsidR="00BD5B99" w:rsidRDefault="00BD5B99" w:rsidP="00371077">
      <w:pPr>
        <w:pStyle w:val="Ttulo"/>
      </w:pPr>
    </w:p>
    <w:p w14:paraId="7ADF37CA" w14:textId="77777777" w:rsidR="00BD5B99" w:rsidRDefault="00BD5B99" w:rsidP="00371077">
      <w:pPr>
        <w:pStyle w:val="Ttulo"/>
      </w:pPr>
    </w:p>
    <w:p w14:paraId="31F40351" w14:textId="77777777" w:rsidR="00BD5B99" w:rsidRDefault="00BD5B99" w:rsidP="00371077">
      <w:pPr>
        <w:pStyle w:val="Ttulo"/>
      </w:pPr>
    </w:p>
    <w:p w14:paraId="40059A3C" w14:textId="77777777" w:rsidR="00BD5B99" w:rsidRDefault="00BD5B99" w:rsidP="00371077">
      <w:pPr>
        <w:pStyle w:val="Ttulo"/>
      </w:pPr>
    </w:p>
    <w:p w14:paraId="7D77FF7C" w14:textId="77777777" w:rsidR="00BD5B99" w:rsidRDefault="00BD5B99" w:rsidP="00371077">
      <w:pPr>
        <w:pStyle w:val="Ttulo"/>
      </w:pPr>
    </w:p>
    <w:p w14:paraId="03162AC2" w14:textId="77777777" w:rsidR="00BD5B99" w:rsidRDefault="00BD5B99" w:rsidP="00371077">
      <w:pPr>
        <w:pStyle w:val="Ttulo"/>
      </w:pPr>
    </w:p>
    <w:p w14:paraId="4A44817D" w14:textId="77777777" w:rsidR="00BD5B99" w:rsidRDefault="00BD5B99" w:rsidP="00371077">
      <w:pPr>
        <w:pStyle w:val="Ttulo"/>
      </w:pPr>
    </w:p>
    <w:p w14:paraId="49B04005" w14:textId="77777777" w:rsidR="00BD5B99" w:rsidRDefault="00BD5B99" w:rsidP="00371077">
      <w:pPr>
        <w:pStyle w:val="Ttulo"/>
      </w:pPr>
    </w:p>
    <w:p w14:paraId="2DF8F902" w14:textId="77777777" w:rsidR="00BD5B99" w:rsidRDefault="00BD5B99" w:rsidP="00371077">
      <w:pPr>
        <w:pStyle w:val="Ttulo"/>
      </w:pPr>
    </w:p>
    <w:p w14:paraId="0E5FE392" w14:textId="77777777" w:rsidR="00BD5B99" w:rsidRDefault="00BD5B99" w:rsidP="00371077">
      <w:pPr>
        <w:pStyle w:val="Ttulo"/>
      </w:pPr>
    </w:p>
    <w:p w14:paraId="0BD01E60" w14:textId="77777777" w:rsidR="00BD5B99" w:rsidRDefault="00BD5B99" w:rsidP="00371077">
      <w:pPr>
        <w:pStyle w:val="Ttulo"/>
      </w:pPr>
    </w:p>
    <w:p w14:paraId="48CE2E57" w14:textId="77777777" w:rsidR="00BD5B99" w:rsidRDefault="00BD5B99" w:rsidP="00371077">
      <w:pPr>
        <w:pStyle w:val="Ttulo"/>
      </w:pPr>
    </w:p>
    <w:p w14:paraId="7F0C9C36" w14:textId="77777777" w:rsidR="00BD5B99" w:rsidRDefault="00BD5B99" w:rsidP="00371077">
      <w:pPr>
        <w:pStyle w:val="Ttulo"/>
      </w:pPr>
    </w:p>
    <w:p w14:paraId="07DEFAA1" w14:textId="77777777" w:rsidR="00BD5B99" w:rsidRDefault="00BD5B99" w:rsidP="00371077">
      <w:pPr>
        <w:pStyle w:val="Ttulo"/>
      </w:pPr>
    </w:p>
    <w:p w14:paraId="3FF378A3" w14:textId="77777777" w:rsidR="00BD5B99" w:rsidRDefault="00BD5B99" w:rsidP="00371077">
      <w:pPr>
        <w:pStyle w:val="Ttulo"/>
      </w:pPr>
    </w:p>
    <w:p w14:paraId="7EAB44D5" w14:textId="77777777" w:rsidR="00BD5B99" w:rsidRDefault="00BD5B99" w:rsidP="00371077">
      <w:pPr>
        <w:pStyle w:val="Ttulo"/>
      </w:pPr>
    </w:p>
    <w:p w14:paraId="5DA8BA0E" w14:textId="7A67E438" w:rsidR="008C68D9" w:rsidRPr="000246D7" w:rsidRDefault="008C68D9" w:rsidP="00371077">
      <w:pPr>
        <w:pStyle w:val="Ttulo"/>
      </w:pPr>
      <w:r w:rsidRPr="000246D7">
        <w:t xml:space="preserve">LISTA DE </w:t>
      </w:r>
      <w:r w:rsidR="00371077" w:rsidRPr="000246D7">
        <w:t>SIGLAS</w:t>
      </w:r>
    </w:p>
    <w:p w14:paraId="0D76CDF0" w14:textId="77777777" w:rsidR="00504C2D" w:rsidRPr="000246D7" w:rsidRDefault="00504C2D" w:rsidP="00504C2D"/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8073"/>
      </w:tblGrid>
      <w:tr w:rsidR="00661FE9" w:rsidRPr="000246D7" w14:paraId="1EC78C5A" w14:textId="77777777" w:rsidTr="00371077">
        <w:tc>
          <w:tcPr>
            <w:tcW w:w="988" w:type="dxa"/>
          </w:tcPr>
          <w:p w14:paraId="49D294C5" w14:textId="5066A35A" w:rsidR="00661FE9" w:rsidRPr="000246D7" w:rsidRDefault="003741A2" w:rsidP="00661F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>
              <w:t>ABNT</w:t>
            </w:r>
          </w:p>
        </w:tc>
        <w:tc>
          <w:tcPr>
            <w:tcW w:w="8073" w:type="dxa"/>
          </w:tcPr>
          <w:p w14:paraId="2EA22DE6" w14:textId="6B71DEF9" w:rsidR="00661FE9" w:rsidRPr="000246D7" w:rsidRDefault="003741A2" w:rsidP="00661F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>
              <w:t>Associação Brasileira de Normas e Técnicas</w:t>
            </w:r>
          </w:p>
        </w:tc>
      </w:tr>
      <w:tr w:rsidR="000203C5" w:rsidRPr="000246D7" w14:paraId="0533D3A7" w14:textId="77777777" w:rsidTr="00371077">
        <w:tc>
          <w:tcPr>
            <w:tcW w:w="988" w:type="dxa"/>
          </w:tcPr>
          <w:p w14:paraId="4E545F17" w14:textId="70A66CF1" w:rsidR="000203C5" w:rsidRPr="000246D7" w:rsidRDefault="0060672C" w:rsidP="000203C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 w:rsidRPr="000246D7">
              <w:t>XXX</w:t>
            </w:r>
          </w:p>
        </w:tc>
        <w:tc>
          <w:tcPr>
            <w:tcW w:w="8073" w:type="dxa"/>
          </w:tcPr>
          <w:p w14:paraId="15D0C575" w14:textId="61AAC4DA" w:rsidR="000203C5" w:rsidRPr="000246D7" w:rsidRDefault="003741A2" w:rsidP="000203C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  <w:rPr>
                <w:i/>
              </w:rPr>
            </w:pPr>
            <w:r>
              <w:t>Significado</w:t>
            </w:r>
            <w:r w:rsidR="0060672C" w:rsidRPr="000246D7">
              <w:t xml:space="preserve"> da Sigla 2</w:t>
            </w:r>
          </w:p>
        </w:tc>
      </w:tr>
      <w:tr w:rsidR="000203C5" w:rsidRPr="000246D7" w14:paraId="066A6FAB" w14:textId="77777777" w:rsidTr="00371077">
        <w:tc>
          <w:tcPr>
            <w:tcW w:w="988" w:type="dxa"/>
          </w:tcPr>
          <w:p w14:paraId="5E7C1D4D" w14:textId="2920F288" w:rsidR="000203C5" w:rsidRPr="000246D7" w:rsidRDefault="0060672C" w:rsidP="000203C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 w:rsidRPr="000246D7">
              <w:t>XXX</w:t>
            </w:r>
          </w:p>
        </w:tc>
        <w:tc>
          <w:tcPr>
            <w:tcW w:w="8073" w:type="dxa"/>
          </w:tcPr>
          <w:p w14:paraId="5A7CF25B" w14:textId="1B9A4A2E" w:rsidR="000203C5" w:rsidRPr="000246D7" w:rsidRDefault="003741A2" w:rsidP="000203C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  <w:rPr>
                <w:i/>
              </w:rPr>
            </w:pPr>
            <w:r>
              <w:t>Significado</w:t>
            </w:r>
            <w:r w:rsidRPr="000246D7">
              <w:t xml:space="preserve"> da </w:t>
            </w:r>
            <w:proofErr w:type="spellStart"/>
            <w:r w:rsidR="0060672C" w:rsidRPr="000246D7">
              <w:t>da</w:t>
            </w:r>
            <w:proofErr w:type="spellEnd"/>
            <w:r w:rsidR="0060672C" w:rsidRPr="000246D7">
              <w:t xml:space="preserve"> Sigla 3</w:t>
            </w:r>
          </w:p>
        </w:tc>
      </w:tr>
      <w:tr w:rsidR="003741A2" w:rsidRPr="000246D7" w14:paraId="0EE39D34" w14:textId="77777777" w:rsidTr="00371077">
        <w:tc>
          <w:tcPr>
            <w:tcW w:w="988" w:type="dxa"/>
          </w:tcPr>
          <w:p w14:paraId="3F6E92D8" w14:textId="557440F4" w:rsidR="003741A2" w:rsidRPr="000246D7" w:rsidRDefault="003741A2" w:rsidP="003741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 w:rsidRPr="000246D7">
              <w:t>XXX</w:t>
            </w:r>
          </w:p>
        </w:tc>
        <w:tc>
          <w:tcPr>
            <w:tcW w:w="8073" w:type="dxa"/>
          </w:tcPr>
          <w:p w14:paraId="61872C5E" w14:textId="77777777" w:rsidR="003741A2" w:rsidRDefault="003741A2" w:rsidP="003741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  <w:r>
              <w:t>Significado</w:t>
            </w:r>
            <w:r w:rsidRPr="000246D7">
              <w:t xml:space="preserve"> da Sigla 4</w:t>
            </w:r>
          </w:p>
          <w:p w14:paraId="72D3ECB7" w14:textId="77777777" w:rsidR="003741A2" w:rsidRDefault="003741A2" w:rsidP="003741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</w:p>
          <w:p w14:paraId="472D126E" w14:textId="2ADA87EB" w:rsidR="003741A2" w:rsidRDefault="003741A2" w:rsidP="003741A2">
            <w:pPr>
              <w:pStyle w:val="Ttulo"/>
              <w:rPr>
                <w:b w:val="0"/>
                <w:bCs/>
                <w:szCs w:val="24"/>
              </w:rPr>
            </w:pPr>
            <w:r w:rsidRPr="00D20454">
              <w:rPr>
                <w:b w:val="0"/>
                <w:bCs/>
                <w:szCs w:val="24"/>
                <w:highlight w:val="yellow"/>
              </w:rPr>
              <w:t>(Esta página é opcional)</w:t>
            </w:r>
          </w:p>
          <w:p w14:paraId="5EA7CAEF" w14:textId="77777777" w:rsidR="00597B91" w:rsidRDefault="00597B91" w:rsidP="00597B91">
            <w:pPr>
              <w:ind w:firstLine="0"/>
            </w:pPr>
          </w:p>
          <w:p w14:paraId="030C114E" w14:textId="0736DC22" w:rsidR="00DF0788" w:rsidRPr="00DF0788" w:rsidRDefault="00DF0788" w:rsidP="00597B91">
            <w:pPr>
              <w:ind w:firstLine="0"/>
            </w:pPr>
            <w:r>
              <w:t xml:space="preserve">Caso você tenha siglas para inserir nesta página, </w:t>
            </w:r>
            <w:r w:rsidR="00597B91">
              <w:t>escreva-as em ordem alfabética.</w:t>
            </w:r>
          </w:p>
          <w:p w14:paraId="1004454F" w14:textId="14C55ED6" w:rsidR="003741A2" w:rsidRPr="000246D7" w:rsidRDefault="003741A2" w:rsidP="003741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ind w:firstLine="0"/>
              <w:jc w:val="left"/>
            </w:pPr>
          </w:p>
        </w:tc>
      </w:tr>
    </w:tbl>
    <w:p w14:paraId="2CF68154" w14:textId="7A270518" w:rsidR="00C5230F" w:rsidRPr="000246D7" w:rsidRDefault="00957D30" w:rsidP="00957D30">
      <w:pPr>
        <w:jc w:val="center"/>
        <w:rPr>
          <w:b/>
        </w:rPr>
        <w:sectPr w:rsidR="00C5230F" w:rsidRPr="000246D7" w:rsidSect="00F37C84">
          <w:headerReference w:type="default" r:id="rId10"/>
          <w:footerReference w:type="default" r:id="rId11"/>
          <w:pgSz w:w="11906" w:h="16838"/>
          <w:pgMar w:top="1701" w:right="1134" w:bottom="1134" w:left="1701" w:header="907" w:footer="708" w:gutter="0"/>
          <w:cols w:space="708"/>
          <w:titlePg/>
          <w:docGrid w:linePitch="360"/>
        </w:sectPr>
      </w:pPr>
      <w:r w:rsidRPr="000246D7">
        <w:rPr>
          <w:b/>
        </w:rPr>
        <w:fldChar w:fldCharType="begin"/>
      </w:r>
      <w:r w:rsidRPr="000246D7">
        <w:rPr>
          <w:b/>
        </w:rPr>
        <w:instrText xml:space="preserve"> INDEX \r \e "</w:instrText>
      </w:r>
      <w:r w:rsidRPr="000246D7">
        <w:rPr>
          <w:b/>
        </w:rPr>
        <w:tab/>
        <w:instrText xml:space="preserve">" \c "1" \z "1046" </w:instrText>
      </w:r>
      <w:r w:rsidRPr="000246D7">
        <w:rPr>
          <w:b/>
        </w:rPr>
        <w:fldChar w:fldCharType="separate"/>
      </w:r>
    </w:p>
    <w:p w14:paraId="5BDEF27F" w14:textId="1F934290" w:rsidR="00C5230F" w:rsidRPr="000246D7" w:rsidRDefault="00C5230F" w:rsidP="00371077">
      <w:pPr>
        <w:sectPr w:rsidR="00C5230F" w:rsidRPr="000246D7" w:rsidSect="00C5230F">
          <w:type w:val="continuous"/>
          <w:pgSz w:w="11906" w:h="16838"/>
          <w:pgMar w:top="1701" w:right="1134" w:bottom="1134" w:left="1701" w:header="708" w:footer="708" w:gutter="0"/>
          <w:cols w:space="720"/>
          <w:docGrid w:linePitch="360"/>
        </w:sectPr>
      </w:pPr>
    </w:p>
    <w:p w14:paraId="1309CD7A" w14:textId="1D44C437" w:rsidR="00131AD6" w:rsidRPr="000246D7" w:rsidRDefault="00957D30" w:rsidP="00866521">
      <w:pPr>
        <w:pStyle w:val="Ttulo"/>
      </w:pPr>
      <w:r w:rsidRPr="000246D7">
        <w:fldChar w:fldCharType="end"/>
      </w:r>
      <w:r w:rsidR="00131AD6" w:rsidRPr="000246D7">
        <w:br w:type="page"/>
      </w:r>
      <w:r w:rsidR="00131AD6" w:rsidRPr="000246D7">
        <w:lastRenderedPageBreak/>
        <w:t>SUMÁRIO</w:t>
      </w:r>
    </w:p>
    <w:p w14:paraId="7A1C84E7" w14:textId="0154E66B" w:rsidR="002E191C" w:rsidRPr="000246D7" w:rsidRDefault="002E191C">
      <w:pPr>
        <w:pStyle w:val="Sumrio1"/>
        <w:rPr>
          <w:b w:val="0"/>
          <w:noProof w:val="0"/>
        </w:rPr>
      </w:pPr>
    </w:p>
    <w:p w14:paraId="2D035D4A" w14:textId="163E5360" w:rsidR="004B60FD" w:rsidRPr="00E652E2" w:rsidRDefault="00BF485A">
      <w:pPr>
        <w:pStyle w:val="Sumrio1"/>
        <w:rPr>
          <w:rFonts w:asciiTheme="minorHAnsi" w:eastAsiaTheme="minorEastAsia" w:hAnsiTheme="minorHAnsi" w:cstheme="minorBidi"/>
          <w:b w:val="0"/>
          <w:bCs/>
          <w:sz w:val="22"/>
          <w:lang w:eastAsia="pt-BR"/>
        </w:rPr>
      </w:pPr>
      <w:r w:rsidRPr="000246D7">
        <w:rPr>
          <w:b w:val="0"/>
          <w:noProof w:val="0"/>
        </w:rPr>
        <w:fldChar w:fldCharType="begin"/>
      </w:r>
      <w:r w:rsidRPr="000246D7">
        <w:rPr>
          <w:b w:val="0"/>
          <w:noProof w:val="0"/>
        </w:rPr>
        <w:instrText xml:space="preserve"> TOC \o "1-1" \u \t "Título 2;2;Título 3;3" </w:instrText>
      </w:r>
      <w:r w:rsidRPr="000246D7">
        <w:rPr>
          <w:b w:val="0"/>
          <w:noProof w:val="0"/>
        </w:rPr>
        <w:fldChar w:fldCharType="separate"/>
      </w:r>
      <w:r w:rsidR="004B60FD" w:rsidRPr="00E652E2">
        <w:rPr>
          <w:b w:val="0"/>
          <w:bCs/>
        </w:rPr>
        <w:t>1 INTRODUÇÃO</w:t>
      </w:r>
      <w:r w:rsidR="004B60FD" w:rsidRPr="00E652E2">
        <w:rPr>
          <w:b w:val="0"/>
          <w:bCs/>
        </w:rPr>
        <w:tab/>
      </w:r>
      <w:r w:rsidR="000D7438">
        <w:rPr>
          <w:b w:val="0"/>
          <w:bCs/>
        </w:rPr>
        <w:t>X</w:t>
      </w:r>
    </w:p>
    <w:p w14:paraId="751EAF01" w14:textId="0579C17E" w:rsidR="004B60FD" w:rsidRPr="00E652E2" w:rsidRDefault="004B60FD">
      <w:pPr>
        <w:pStyle w:val="Sumrio2"/>
        <w:rPr>
          <w:bCs/>
          <w:noProof/>
        </w:rPr>
      </w:pPr>
      <w:r w:rsidRPr="00E652E2">
        <w:rPr>
          <w:bCs/>
          <w:noProof/>
        </w:rPr>
        <w:t>1.1 PROBLEMA</w:t>
      </w:r>
      <w:r w:rsidR="009C65C8">
        <w:rPr>
          <w:bCs/>
          <w:noProof/>
        </w:rPr>
        <w:t xml:space="preserve"> DE PESQUISA</w:t>
      </w:r>
      <w:r w:rsidRPr="00E652E2">
        <w:rPr>
          <w:bCs/>
          <w:noProof/>
        </w:rPr>
        <w:tab/>
      </w:r>
      <w:r w:rsidR="000D7438">
        <w:rPr>
          <w:bCs/>
          <w:noProof/>
        </w:rPr>
        <w:t>X</w:t>
      </w:r>
    </w:p>
    <w:p w14:paraId="7611B786" w14:textId="11408BB7" w:rsidR="00D60E86" w:rsidRPr="00E652E2" w:rsidRDefault="00D60E86" w:rsidP="00D60E86">
      <w:pPr>
        <w:ind w:firstLine="0"/>
        <w:rPr>
          <w:bCs/>
        </w:rPr>
      </w:pPr>
      <w:r w:rsidRPr="00E652E2">
        <w:rPr>
          <w:bCs/>
        </w:rPr>
        <w:t>1.2 JUSTIFICATIV</w:t>
      </w:r>
      <w:r w:rsidR="00ED0791">
        <w:rPr>
          <w:bCs/>
        </w:rPr>
        <w:t>A</w:t>
      </w:r>
      <w:r w:rsidR="008E4481">
        <w:rPr>
          <w:bCs/>
        </w:rPr>
        <w:t>.................................................................................................................</w:t>
      </w:r>
      <w:r w:rsidR="000D7438">
        <w:rPr>
          <w:bCs/>
        </w:rPr>
        <w:t>X</w:t>
      </w:r>
    </w:p>
    <w:p w14:paraId="352CB260" w14:textId="557CC53C" w:rsidR="004B60FD" w:rsidRPr="00E652E2" w:rsidRDefault="004B60FD">
      <w:pPr>
        <w:pStyle w:val="Sumrio2"/>
        <w:rPr>
          <w:rFonts w:asciiTheme="minorHAnsi" w:eastAsiaTheme="minorEastAsia" w:hAnsiTheme="minorHAnsi" w:cstheme="minorBidi"/>
          <w:bCs/>
          <w:noProof/>
          <w:sz w:val="22"/>
          <w:lang w:eastAsia="pt-BR"/>
        </w:rPr>
      </w:pPr>
      <w:r w:rsidRPr="00E652E2">
        <w:rPr>
          <w:bCs/>
          <w:noProof/>
        </w:rPr>
        <w:t>1.</w:t>
      </w:r>
      <w:r w:rsidR="0087115C" w:rsidRPr="00E652E2">
        <w:rPr>
          <w:bCs/>
          <w:noProof/>
        </w:rPr>
        <w:t>3</w:t>
      </w:r>
      <w:r w:rsidRPr="00E652E2">
        <w:rPr>
          <w:bCs/>
          <w:noProof/>
        </w:rPr>
        <w:t xml:space="preserve"> OBJETIVOS</w:t>
      </w:r>
      <w:r w:rsidRPr="00E652E2">
        <w:rPr>
          <w:bCs/>
          <w:noProof/>
        </w:rPr>
        <w:tab/>
      </w:r>
      <w:r w:rsidR="000D7438">
        <w:rPr>
          <w:bCs/>
          <w:noProof/>
        </w:rPr>
        <w:t>X</w:t>
      </w:r>
    </w:p>
    <w:p w14:paraId="0EC3CDD7" w14:textId="68407D0E" w:rsidR="004B60FD" w:rsidRPr="00E652E2" w:rsidRDefault="004B60FD">
      <w:pPr>
        <w:pStyle w:val="Sumrio3"/>
        <w:rPr>
          <w:rFonts w:asciiTheme="minorHAnsi" w:eastAsiaTheme="minorEastAsia" w:hAnsiTheme="minorHAnsi" w:cstheme="minorBidi"/>
          <w:b w:val="0"/>
          <w:bCs/>
          <w:sz w:val="22"/>
          <w:lang w:eastAsia="pt-BR"/>
        </w:rPr>
      </w:pPr>
      <w:r w:rsidRPr="00E652E2">
        <w:rPr>
          <w:b w:val="0"/>
          <w:bCs/>
        </w:rPr>
        <w:t>1.</w:t>
      </w:r>
      <w:r w:rsidR="008F25C7" w:rsidRPr="00E652E2">
        <w:rPr>
          <w:b w:val="0"/>
          <w:bCs/>
        </w:rPr>
        <w:t>3</w:t>
      </w:r>
      <w:r w:rsidRPr="00E652E2">
        <w:rPr>
          <w:b w:val="0"/>
          <w:bCs/>
        </w:rPr>
        <w:t>.1 Objetivo geral</w:t>
      </w:r>
      <w:r w:rsidRPr="00E652E2">
        <w:rPr>
          <w:b w:val="0"/>
          <w:bCs/>
        </w:rPr>
        <w:tab/>
      </w:r>
      <w:r w:rsidR="000D7438">
        <w:rPr>
          <w:b w:val="0"/>
          <w:bCs/>
        </w:rPr>
        <w:t>X</w:t>
      </w:r>
    </w:p>
    <w:p w14:paraId="08BC7718" w14:textId="7FC87180" w:rsidR="004B60FD" w:rsidRPr="00E652E2" w:rsidRDefault="004B60FD">
      <w:pPr>
        <w:pStyle w:val="Sumrio3"/>
        <w:rPr>
          <w:rFonts w:asciiTheme="minorHAnsi" w:eastAsiaTheme="minorEastAsia" w:hAnsiTheme="minorHAnsi" w:cstheme="minorBidi"/>
          <w:b w:val="0"/>
          <w:bCs/>
          <w:sz w:val="22"/>
          <w:lang w:eastAsia="pt-BR"/>
        </w:rPr>
      </w:pPr>
      <w:r w:rsidRPr="00E652E2">
        <w:rPr>
          <w:b w:val="0"/>
          <w:bCs/>
        </w:rPr>
        <w:t>1.</w:t>
      </w:r>
      <w:r w:rsidR="008F25C7" w:rsidRPr="00E652E2">
        <w:rPr>
          <w:b w:val="0"/>
          <w:bCs/>
        </w:rPr>
        <w:t>3</w:t>
      </w:r>
      <w:r w:rsidRPr="00E652E2">
        <w:rPr>
          <w:b w:val="0"/>
          <w:bCs/>
        </w:rPr>
        <w:t>.2 Objetivos específicos</w:t>
      </w:r>
      <w:r w:rsidRPr="00E652E2">
        <w:rPr>
          <w:b w:val="0"/>
          <w:bCs/>
        </w:rPr>
        <w:tab/>
      </w:r>
      <w:r w:rsidR="000D7438">
        <w:rPr>
          <w:b w:val="0"/>
          <w:bCs/>
        </w:rPr>
        <w:t>X</w:t>
      </w:r>
    </w:p>
    <w:p w14:paraId="413179DC" w14:textId="7F5564CB" w:rsidR="004B60FD" w:rsidRPr="00E652E2" w:rsidRDefault="004B60FD">
      <w:pPr>
        <w:pStyle w:val="Sumrio1"/>
        <w:rPr>
          <w:rFonts w:asciiTheme="minorHAnsi" w:eastAsiaTheme="minorEastAsia" w:hAnsiTheme="minorHAnsi" w:cstheme="minorBidi"/>
          <w:b w:val="0"/>
          <w:bCs/>
          <w:sz w:val="22"/>
          <w:lang w:eastAsia="pt-BR"/>
        </w:rPr>
      </w:pPr>
      <w:r w:rsidRPr="00E652E2">
        <w:rPr>
          <w:b w:val="0"/>
          <w:bCs/>
        </w:rPr>
        <w:t xml:space="preserve">2 </w:t>
      </w:r>
      <w:r w:rsidR="00CC21F7" w:rsidRPr="00E652E2">
        <w:rPr>
          <w:b w:val="0"/>
          <w:bCs/>
        </w:rPr>
        <w:t xml:space="preserve">FUNDAMENTAÇÃO TEÓRICA </w:t>
      </w:r>
      <w:r w:rsidRPr="00E652E2">
        <w:rPr>
          <w:b w:val="0"/>
          <w:bCs/>
        </w:rPr>
        <w:t>(OU REVISÃO DE LITERATURA)</w:t>
      </w:r>
      <w:r w:rsidRPr="00E652E2">
        <w:rPr>
          <w:b w:val="0"/>
          <w:bCs/>
        </w:rPr>
        <w:tab/>
      </w:r>
      <w:r w:rsidR="000D7438">
        <w:rPr>
          <w:b w:val="0"/>
          <w:bCs/>
        </w:rPr>
        <w:t>X</w:t>
      </w:r>
    </w:p>
    <w:p w14:paraId="48EA2B7C" w14:textId="5455DB0D" w:rsidR="004B60FD" w:rsidRDefault="004B60FD">
      <w:pPr>
        <w:pStyle w:val="Sumrio1"/>
        <w:rPr>
          <w:b w:val="0"/>
          <w:bCs/>
        </w:rPr>
      </w:pPr>
      <w:r w:rsidRPr="00E652E2">
        <w:rPr>
          <w:b w:val="0"/>
          <w:bCs/>
        </w:rPr>
        <w:t xml:space="preserve">3 </w:t>
      </w:r>
      <w:r w:rsidR="002515C6" w:rsidRPr="00E652E2">
        <w:rPr>
          <w:b w:val="0"/>
          <w:bCs/>
        </w:rPr>
        <w:t>M</w:t>
      </w:r>
      <w:r w:rsidR="002628F6">
        <w:rPr>
          <w:b w:val="0"/>
          <w:bCs/>
        </w:rPr>
        <w:t>E</w:t>
      </w:r>
      <w:r w:rsidR="002515C6" w:rsidRPr="00E652E2">
        <w:rPr>
          <w:b w:val="0"/>
          <w:bCs/>
        </w:rPr>
        <w:t>TODOLOGIA</w:t>
      </w:r>
      <w:r w:rsidRPr="00E652E2">
        <w:rPr>
          <w:b w:val="0"/>
          <w:bCs/>
        </w:rPr>
        <w:tab/>
      </w:r>
      <w:r w:rsidR="000D7438">
        <w:rPr>
          <w:b w:val="0"/>
          <w:bCs/>
        </w:rPr>
        <w:t>X</w:t>
      </w:r>
    </w:p>
    <w:p w14:paraId="6750850A" w14:textId="71E7F18A" w:rsidR="00ED0791" w:rsidRPr="00ED0791" w:rsidRDefault="00ED0791" w:rsidP="00ED0791">
      <w:pPr>
        <w:ind w:firstLine="0"/>
      </w:pPr>
      <w:r>
        <w:t>4. CRONOGRAMA</w:t>
      </w:r>
      <w:r w:rsidR="00971553">
        <w:t>.................................................................................................................</w:t>
      </w:r>
      <w:r w:rsidR="000D7438">
        <w:t>.</w:t>
      </w:r>
      <w:r w:rsidR="00971553">
        <w:t>.</w:t>
      </w:r>
      <w:r w:rsidR="000D7438">
        <w:t>X</w:t>
      </w:r>
    </w:p>
    <w:p w14:paraId="566050F2" w14:textId="49399186" w:rsidR="004B60FD" w:rsidRPr="00E652E2" w:rsidRDefault="004B60FD">
      <w:pPr>
        <w:pStyle w:val="Sumrio1"/>
        <w:rPr>
          <w:rFonts w:asciiTheme="minorHAnsi" w:eastAsiaTheme="minorEastAsia" w:hAnsiTheme="minorHAnsi" w:cstheme="minorBidi"/>
          <w:b w:val="0"/>
          <w:bCs/>
          <w:sz w:val="22"/>
          <w:lang w:eastAsia="pt-BR"/>
        </w:rPr>
      </w:pPr>
      <w:r w:rsidRPr="00E652E2">
        <w:rPr>
          <w:b w:val="0"/>
          <w:bCs/>
        </w:rPr>
        <w:t>REFERÊNCIAS</w:t>
      </w:r>
      <w:r w:rsidR="00971553">
        <w:rPr>
          <w:b w:val="0"/>
          <w:bCs/>
        </w:rPr>
        <w:t xml:space="preserve"> BIBLIOGRÁFICAS</w:t>
      </w:r>
      <w:r w:rsidRPr="00E652E2">
        <w:rPr>
          <w:b w:val="0"/>
          <w:bCs/>
        </w:rPr>
        <w:tab/>
      </w:r>
      <w:r w:rsidR="00865E1F">
        <w:rPr>
          <w:b w:val="0"/>
          <w:bCs/>
        </w:rPr>
        <w:t>X</w:t>
      </w:r>
    </w:p>
    <w:p w14:paraId="480E40A3" w14:textId="2B5656BD" w:rsidR="004B60FD" w:rsidRPr="00E652E2" w:rsidRDefault="004B60FD">
      <w:pPr>
        <w:pStyle w:val="Sumrio1"/>
        <w:rPr>
          <w:b w:val="0"/>
          <w:bCs/>
        </w:rPr>
      </w:pPr>
      <w:r w:rsidRPr="00E652E2">
        <w:rPr>
          <w:b w:val="0"/>
          <w:bCs/>
        </w:rPr>
        <w:t xml:space="preserve">APÊNDICE  </w:t>
      </w:r>
      <w:r w:rsidRPr="00E652E2">
        <w:rPr>
          <w:b w:val="0"/>
          <w:bCs/>
        </w:rPr>
        <w:tab/>
      </w:r>
      <w:r w:rsidR="00865E1F">
        <w:rPr>
          <w:b w:val="0"/>
          <w:bCs/>
        </w:rPr>
        <w:t>X</w:t>
      </w:r>
    </w:p>
    <w:p w14:paraId="73A067DE" w14:textId="6BBD994C" w:rsidR="0087115C" w:rsidRDefault="0087115C" w:rsidP="0087115C"/>
    <w:p w14:paraId="63AED6F1" w14:textId="6313E0B6" w:rsidR="0087115C" w:rsidRPr="0087115C" w:rsidRDefault="0087115C" w:rsidP="0087115C"/>
    <w:p w14:paraId="7C96A45E" w14:textId="56F57E39" w:rsidR="00345134" w:rsidRPr="000246D7" w:rsidRDefault="00BF485A" w:rsidP="00FB3044">
      <w:pPr>
        <w:ind w:firstLine="0"/>
        <w:rPr>
          <w:b/>
        </w:rPr>
      </w:pPr>
      <w:r w:rsidRPr="000246D7">
        <w:rPr>
          <w:b/>
        </w:rPr>
        <w:fldChar w:fldCharType="end"/>
      </w:r>
    </w:p>
    <w:p w14:paraId="6A6CA8AC" w14:textId="4ABF51F6" w:rsidR="00C46804" w:rsidRPr="000246D7" w:rsidRDefault="009C65C8" w:rsidP="00345134">
      <w:pPr>
        <w:ind w:firstLine="0"/>
        <w:rPr>
          <w:rStyle w:val="Ttulo1Char"/>
        </w:rPr>
        <w:sectPr w:rsidR="00C46804" w:rsidRPr="000246D7" w:rsidSect="00C5230F">
          <w:headerReference w:type="default" r:id="rId12"/>
          <w:type w:val="continuous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  <w:bookmarkStart w:id="0" w:name="_Toc450656180"/>
      <w:r>
        <w:rPr>
          <w:rStyle w:val="Ttulo1Char"/>
        </w:rPr>
        <w:t xml:space="preserve">                                     </w:t>
      </w:r>
      <w:r w:rsidR="00D22027" w:rsidRPr="00D20454">
        <w:rPr>
          <w:rStyle w:val="Ttulo1Char"/>
          <w:highlight w:val="yellow"/>
        </w:rPr>
        <w:t>(insira</w:t>
      </w:r>
      <w:r w:rsidR="00D20454">
        <w:rPr>
          <w:rStyle w:val="Ttulo1Char"/>
          <w:highlight w:val="yellow"/>
        </w:rPr>
        <w:t xml:space="preserve"> o n</w:t>
      </w:r>
      <w:r w:rsidR="00EB77A2">
        <w:rPr>
          <w:rStyle w:val="Ttulo1Char"/>
          <w:highlight w:val="yellow"/>
        </w:rPr>
        <w:t>úmero</w:t>
      </w:r>
      <w:r w:rsidR="00D22027" w:rsidRPr="00D20454">
        <w:rPr>
          <w:rStyle w:val="Ttulo1Char"/>
          <w:highlight w:val="yellow"/>
        </w:rPr>
        <w:t xml:space="preserve"> </w:t>
      </w:r>
      <w:r w:rsidR="00EB77A2">
        <w:rPr>
          <w:rStyle w:val="Ttulo1Char"/>
          <w:highlight w:val="yellow"/>
        </w:rPr>
        <w:t>d</w:t>
      </w:r>
      <w:r w:rsidR="00D22027" w:rsidRPr="00D20454">
        <w:rPr>
          <w:rStyle w:val="Ttulo1Char"/>
          <w:highlight w:val="yellow"/>
        </w:rPr>
        <w:t>a página conforme seu texto)</w:t>
      </w:r>
    </w:p>
    <w:p w14:paraId="5F92C4CD" w14:textId="11F16E77" w:rsidR="000C125A" w:rsidRPr="000246D7" w:rsidRDefault="000C125A" w:rsidP="003426AD">
      <w:pPr>
        <w:pStyle w:val="Ttulo1"/>
      </w:pPr>
      <w:bookmarkStart w:id="1" w:name="_Toc1547362"/>
      <w:commentRangeStart w:id="2"/>
      <w:r w:rsidRPr="000246D7">
        <w:rPr>
          <w:rStyle w:val="Ttulo1Char"/>
          <w:b/>
        </w:rPr>
        <w:lastRenderedPageBreak/>
        <w:t>INTRODUÇÃO</w:t>
      </w:r>
      <w:bookmarkEnd w:id="0"/>
      <w:bookmarkEnd w:id="1"/>
      <w:commentRangeEnd w:id="2"/>
      <w:r w:rsidR="001639CB">
        <w:rPr>
          <w:rStyle w:val="Refdecomentrio"/>
          <w:b w:val="0"/>
        </w:rPr>
        <w:commentReference w:id="2"/>
      </w:r>
    </w:p>
    <w:p w14:paraId="01D77FB1" w14:textId="77777777" w:rsidR="00023A7E" w:rsidRPr="000246D7" w:rsidRDefault="00023A7E" w:rsidP="005456C3"/>
    <w:p w14:paraId="26C65086" w14:textId="3EABA8B6" w:rsidR="001C796C" w:rsidRPr="000246D7" w:rsidRDefault="00BB61A1" w:rsidP="00972192">
      <w:r>
        <w:t xml:space="preserve">Substitua este texto pelo seu. </w:t>
      </w:r>
      <w:r w:rsidR="00984F89">
        <w:t>Nesta parte você deve dizer qual é o seu tema, apre</w:t>
      </w:r>
      <w:r w:rsidR="00672A2C">
        <w:t>s</w:t>
      </w:r>
      <w:r w:rsidR="00C6315F">
        <w:t xml:space="preserve">entar informações a respeito dele. </w:t>
      </w:r>
      <w:r>
        <w:t>Discorra sobre o seu tema de pesquisa</w:t>
      </w:r>
      <w:r w:rsidR="00972192">
        <w:t xml:space="preserve">, contextualize-o. Siga este formato de parágrafo. Discorra sobre o seu tema de pesquisa, contextualize-o. </w:t>
      </w:r>
    </w:p>
    <w:p w14:paraId="3C11F711" w14:textId="6E3B7E79" w:rsidR="00E32CD9" w:rsidRDefault="00E32CD9" w:rsidP="00C51BA3">
      <w:r>
        <w:t xml:space="preserve">Escreva o necessário para </w:t>
      </w:r>
      <w:r w:rsidR="00DC27E4">
        <w:t>apresentação</w:t>
      </w:r>
      <w:r w:rsidR="00BA3F95">
        <w:t xml:space="preserve"> do seu tema. Caso utilize alguma informação de fontes consultadas, cite-as no decorrer do texto</w:t>
      </w:r>
      <w:r w:rsidR="00D818C5">
        <w:t xml:space="preserve">. Normalmente a introdução tem de 1 a 2 páginas. Adeque à sua necessidade. </w:t>
      </w:r>
      <w:r w:rsidR="00C51BA3">
        <w:t xml:space="preserve">Adeque à sua necessidade. </w:t>
      </w:r>
    </w:p>
    <w:p w14:paraId="3A97B098" w14:textId="7B6FD0B4" w:rsidR="00C51BA3" w:rsidRDefault="00D818C5" w:rsidP="00C51BA3">
      <w:r>
        <w:t xml:space="preserve">Nesse </w:t>
      </w:r>
      <w:r w:rsidR="00C51BA3">
        <w:t xml:space="preserve">último </w:t>
      </w:r>
      <w:proofErr w:type="spellStart"/>
      <w:r w:rsidR="00C51BA3">
        <w:t>paragráfo</w:t>
      </w:r>
      <w:proofErr w:type="spellEnd"/>
      <w:r w:rsidR="00C51BA3">
        <w:t xml:space="preserve">, faça um fechamento da introdução. </w:t>
      </w:r>
    </w:p>
    <w:p w14:paraId="372A7CC9" w14:textId="77777777" w:rsidR="00672A2C" w:rsidRDefault="00672A2C" w:rsidP="00C51BA3"/>
    <w:p w14:paraId="0C5BDF47" w14:textId="0229932C" w:rsidR="00672A2C" w:rsidRDefault="00672A2C" w:rsidP="00672A2C">
      <w:pPr>
        <w:ind w:firstLine="0"/>
      </w:pPr>
      <w:r w:rsidRPr="00672A2C">
        <w:rPr>
          <w:color w:val="FF0000"/>
        </w:rPr>
        <w:t>O QUE TEM QUE TER NESTE TÓPICO</w:t>
      </w:r>
      <w:r>
        <w:t xml:space="preserve">: Qual é o tema? De forma bem resumida, o que se sabe sobre esse tema? O que ainda não se sabe sobre esse tema, mas que, em relação ao que </w:t>
      </w:r>
      <w:proofErr w:type="spellStart"/>
      <w:r>
        <w:t>vc</w:t>
      </w:r>
      <w:proofErr w:type="spellEnd"/>
      <w:r>
        <w:t xml:space="preserve"> expôs anteriormente, faz sentido saber? (A tal lacuna de pesquisa)? </w:t>
      </w:r>
    </w:p>
    <w:p w14:paraId="1FACFF6D" w14:textId="77777777" w:rsidR="000471AA" w:rsidRDefault="000471AA" w:rsidP="00672A2C">
      <w:pPr>
        <w:ind w:firstLine="0"/>
      </w:pPr>
    </w:p>
    <w:p w14:paraId="209B11F1" w14:textId="7E4F1597" w:rsidR="000471AA" w:rsidRPr="00C40ADF" w:rsidRDefault="000471AA" w:rsidP="00672A2C">
      <w:pPr>
        <w:ind w:firstLine="0"/>
        <w:rPr>
          <w:b/>
          <w:bCs/>
        </w:rPr>
      </w:pPr>
      <w:r w:rsidRPr="00C40ADF">
        <w:rPr>
          <w:b/>
          <w:bCs/>
        </w:rPr>
        <w:t>ELEMENTOS DA INTRODUÇÃO:</w:t>
      </w:r>
    </w:p>
    <w:p w14:paraId="7A624C7C" w14:textId="26B16CC2" w:rsidR="000471AA" w:rsidRDefault="000471AA" w:rsidP="00672A2C">
      <w:pPr>
        <w:ind w:firstLine="0"/>
      </w:pPr>
      <w:r>
        <w:t>Narrativa pessoal da formação e atuação profissional</w:t>
      </w:r>
    </w:p>
    <w:p w14:paraId="223D95EE" w14:textId="3B55496F" w:rsidR="000471AA" w:rsidRDefault="000471AA" w:rsidP="00672A2C">
      <w:pPr>
        <w:ind w:firstLine="0"/>
      </w:pPr>
      <w:r>
        <w:t>Contextualização</w:t>
      </w:r>
      <w:r w:rsidR="00C40ADF">
        <w:t xml:space="preserve"> (breve contexto das </w:t>
      </w:r>
      <w:proofErr w:type="spellStart"/>
      <w:r w:rsidR="00C40ADF">
        <w:t>peswuisas</w:t>
      </w:r>
      <w:proofErr w:type="spellEnd"/>
      <w:r w:rsidR="00C40ADF">
        <w:t xml:space="preserve"> sobre o tema)</w:t>
      </w:r>
    </w:p>
    <w:p w14:paraId="16D97487" w14:textId="2EA8797F" w:rsidR="000471AA" w:rsidRDefault="000471AA" w:rsidP="00672A2C">
      <w:pPr>
        <w:ind w:firstLine="0"/>
      </w:pPr>
      <w:r>
        <w:t>Lacunas, questionamentos</w:t>
      </w:r>
    </w:p>
    <w:p w14:paraId="7853AE52" w14:textId="53727428" w:rsidR="000471AA" w:rsidRDefault="000471AA" w:rsidP="00672A2C">
      <w:pPr>
        <w:ind w:firstLine="0"/>
      </w:pPr>
      <w:r>
        <w:t>Problema, justificativa</w:t>
      </w:r>
    </w:p>
    <w:p w14:paraId="4E50B100" w14:textId="565CC8AC" w:rsidR="000471AA" w:rsidRDefault="000471AA" w:rsidP="00672A2C">
      <w:pPr>
        <w:ind w:firstLine="0"/>
      </w:pPr>
      <w:r>
        <w:t>Objetivo geral e específicos</w:t>
      </w:r>
    </w:p>
    <w:p w14:paraId="0D57AD64" w14:textId="6D40188B" w:rsidR="000471AA" w:rsidRDefault="000471AA" w:rsidP="00672A2C">
      <w:pPr>
        <w:ind w:firstLine="0"/>
      </w:pPr>
      <w:r>
        <w:t>Contexto/método</w:t>
      </w:r>
    </w:p>
    <w:p w14:paraId="7AB59AA3" w14:textId="7D0B474D" w:rsidR="000471AA" w:rsidRDefault="000471AA" w:rsidP="00672A2C">
      <w:pPr>
        <w:ind w:firstLine="0"/>
      </w:pPr>
      <w:r>
        <w:t>Hipótese</w:t>
      </w:r>
    </w:p>
    <w:p w14:paraId="1307225B" w14:textId="1777F785" w:rsidR="000471AA" w:rsidRDefault="000471AA" w:rsidP="00672A2C">
      <w:pPr>
        <w:ind w:firstLine="0"/>
      </w:pPr>
      <w:r>
        <w:t>Tese central</w:t>
      </w:r>
    </w:p>
    <w:p w14:paraId="19883A9B" w14:textId="753A9FFF" w:rsidR="000471AA" w:rsidRPr="000246D7" w:rsidRDefault="000471AA" w:rsidP="00672A2C">
      <w:pPr>
        <w:ind w:firstLine="0"/>
      </w:pPr>
      <w:r>
        <w:t xml:space="preserve">Apresentação do trabalho </w:t>
      </w:r>
    </w:p>
    <w:p w14:paraId="03064462" w14:textId="77777777" w:rsidR="001C796C" w:rsidRPr="000246D7" w:rsidRDefault="001C796C" w:rsidP="00DE4EBC">
      <w:pPr>
        <w:ind w:firstLine="0"/>
      </w:pPr>
    </w:p>
    <w:p w14:paraId="5F83FB97" w14:textId="26E0B3B8" w:rsidR="00E61E34" w:rsidRPr="000246D7" w:rsidRDefault="00BD3B13" w:rsidP="00DE4EBC">
      <w:pPr>
        <w:pStyle w:val="Ttulo2"/>
        <w:numPr>
          <w:ilvl w:val="0"/>
          <w:numId w:val="0"/>
        </w:numPr>
      </w:pPr>
      <w:bookmarkStart w:id="3" w:name="_Toc1547363"/>
      <w:r>
        <w:t>1.</w:t>
      </w:r>
      <w:r w:rsidR="00755A6E">
        <w:t>1</w:t>
      </w:r>
      <w:r>
        <w:t xml:space="preserve"> </w:t>
      </w:r>
      <w:r w:rsidR="004027C1" w:rsidRPr="000246D7">
        <w:t>PROBLEMA</w:t>
      </w:r>
      <w:bookmarkEnd w:id="3"/>
      <w:r w:rsidR="00DE4EBC">
        <w:t xml:space="preserve"> DE PESQUISA</w:t>
      </w:r>
    </w:p>
    <w:p w14:paraId="0E7E6A33" w14:textId="5CE1D72D" w:rsidR="00A1713D" w:rsidRPr="000246D7" w:rsidRDefault="00A1713D" w:rsidP="00A1713D"/>
    <w:p w14:paraId="384E341A" w14:textId="5D4C5F83" w:rsidR="001668A6" w:rsidRPr="000246D7" w:rsidRDefault="00EF7C08" w:rsidP="001668A6">
      <w:r>
        <w:t>Apresente o problema de pesquisa (a delimitação do tema)</w:t>
      </w:r>
      <w:r w:rsidR="00B13857">
        <w:t xml:space="preserve">. </w:t>
      </w:r>
      <w:r w:rsidR="00672A2C">
        <w:t xml:space="preserve">Qual a pergunta da pesquisa? </w:t>
      </w:r>
    </w:p>
    <w:p w14:paraId="64F36126" w14:textId="2B31956D" w:rsidR="001668A6" w:rsidRPr="000246D7" w:rsidRDefault="001668A6" w:rsidP="001668A6"/>
    <w:p w14:paraId="691963CB" w14:textId="01E19730" w:rsidR="001C796C" w:rsidRDefault="00B407EA" w:rsidP="00F50A32">
      <w:pPr>
        <w:ind w:firstLine="0"/>
        <w:rPr>
          <w:bCs/>
        </w:rPr>
      </w:pPr>
      <w:r w:rsidRPr="00755A6E">
        <w:rPr>
          <w:bCs/>
        </w:rPr>
        <w:t>1.</w:t>
      </w:r>
      <w:r w:rsidR="00755A6E">
        <w:rPr>
          <w:bCs/>
        </w:rPr>
        <w:t>2</w:t>
      </w:r>
      <w:r w:rsidRPr="00755A6E">
        <w:rPr>
          <w:bCs/>
        </w:rPr>
        <w:t xml:space="preserve"> JUSTIFICTIVA</w:t>
      </w:r>
    </w:p>
    <w:p w14:paraId="66A70C1A" w14:textId="77777777" w:rsidR="00755A6E" w:rsidRPr="00755A6E" w:rsidRDefault="00755A6E" w:rsidP="00F50A32">
      <w:pPr>
        <w:ind w:firstLine="0"/>
        <w:rPr>
          <w:bCs/>
        </w:rPr>
      </w:pPr>
    </w:p>
    <w:p w14:paraId="455A0915" w14:textId="46C97096" w:rsidR="00755A6E" w:rsidRPr="00755A6E" w:rsidRDefault="00B407EA" w:rsidP="00755A6E">
      <w:pPr>
        <w:ind w:firstLine="0"/>
        <w:rPr>
          <w:bCs/>
        </w:rPr>
      </w:pPr>
      <w:r w:rsidRPr="00755A6E">
        <w:rPr>
          <w:bCs/>
        </w:rPr>
        <w:lastRenderedPageBreak/>
        <w:tab/>
        <w:t xml:space="preserve">Escreva sobre o que te levou a escolher este tema, qual a importância e a relevância dele para sua área de pesquisa e </w:t>
      </w:r>
      <w:r w:rsidR="00755A6E" w:rsidRPr="00755A6E">
        <w:rPr>
          <w:bCs/>
        </w:rPr>
        <w:t>para a sociedade.</w:t>
      </w:r>
    </w:p>
    <w:p w14:paraId="060B24EA" w14:textId="38F10EF9" w:rsidR="00755A6E" w:rsidRPr="00755A6E" w:rsidRDefault="00755A6E" w:rsidP="00755A6E">
      <w:pPr>
        <w:ind w:firstLine="0"/>
        <w:rPr>
          <w:bCs/>
        </w:rPr>
      </w:pPr>
      <w:r>
        <w:rPr>
          <w:bCs/>
        </w:rPr>
        <w:tab/>
      </w:r>
      <w:r w:rsidRPr="00755A6E">
        <w:rPr>
          <w:bCs/>
        </w:rPr>
        <w:t xml:space="preserve">Escreva sobre o que te levou a escolher este tema, qual a importância e a relevância dele para sua área de pesquisa e para a sociedade. </w:t>
      </w:r>
    </w:p>
    <w:p w14:paraId="7493D33C" w14:textId="77777777" w:rsidR="00755A6E" w:rsidRPr="00755A6E" w:rsidRDefault="00755A6E" w:rsidP="00755A6E">
      <w:pPr>
        <w:ind w:firstLine="0"/>
        <w:rPr>
          <w:bCs/>
        </w:rPr>
      </w:pPr>
    </w:p>
    <w:p w14:paraId="0FE9E298" w14:textId="77777777" w:rsidR="00755A6E" w:rsidRPr="000246D7" w:rsidRDefault="00755A6E" w:rsidP="00F50A32">
      <w:pPr>
        <w:ind w:firstLine="0"/>
        <w:rPr>
          <w:b/>
        </w:rPr>
      </w:pPr>
    </w:p>
    <w:p w14:paraId="08BA2C5A" w14:textId="138360B3" w:rsidR="000C125A" w:rsidRPr="000246D7" w:rsidRDefault="00BD3B13" w:rsidP="00F50A32">
      <w:pPr>
        <w:pStyle w:val="Ttulo2"/>
        <w:numPr>
          <w:ilvl w:val="0"/>
          <w:numId w:val="0"/>
        </w:numPr>
        <w:ind w:left="360" w:hanging="360"/>
      </w:pPr>
      <w:bookmarkStart w:id="4" w:name="_Toc1547364"/>
      <w:r>
        <w:t>1.</w:t>
      </w:r>
      <w:r w:rsidR="00755A6E">
        <w:t>3</w:t>
      </w:r>
      <w:r w:rsidR="00F50A32">
        <w:t xml:space="preserve"> </w:t>
      </w:r>
      <w:r w:rsidR="000C125A" w:rsidRPr="000246D7">
        <w:t>OBJETIVO</w:t>
      </w:r>
      <w:r w:rsidR="007634A6" w:rsidRPr="000246D7">
        <w:t>S</w:t>
      </w:r>
      <w:bookmarkEnd w:id="4"/>
    </w:p>
    <w:p w14:paraId="3A665104" w14:textId="15F557A7" w:rsidR="007634A6" w:rsidRPr="000246D7" w:rsidRDefault="007634A6" w:rsidP="007634A6"/>
    <w:p w14:paraId="0A9DD2C4" w14:textId="5693D4A9" w:rsidR="00F50A32" w:rsidRPr="000246D7" w:rsidRDefault="00433F09" w:rsidP="00F50A32">
      <w:r>
        <w:t>Faça uma introdução breve para apresentar, a seguir, os objetivos da pesquisa</w:t>
      </w:r>
      <w:r w:rsidR="00A70AE9">
        <w:t>. Por exemplo: Para que a pergunta de pesquisa possa ser respondida, este trabalho buscará alcançar os seguintes objetivos de pesquisa:</w:t>
      </w:r>
    </w:p>
    <w:p w14:paraId="32B7751D" w14:textId="77777777" w:rsidR="001C796C" w:rsidRPr="000246D7" w:rsidRDefault="001C796C" w:rsidP="00F50A32">
      <w:pPr>
        <w:ind w:firstLine="0"/>
      </w:pPr>
    </w:p>
    <w:p w14:paraId="3E0508FD" w14:textId="378BEC75" w:rsidR="003E5236" w:rsidRPr="000246D7" w:rsidRDefault="00755A6E" w:rsidP="00737A29">
      <w:pPr>
        <w:pStyle w:val="Ttulo2"/>
        <w:numPr>
          <w:ilvl w:val="0"/>
          <w:numId w:val="0"/>
        </w:numPr>
      </w:pPr>
      <w:bookmarkStart w:id="5" w:name="_Toc1547365"/>
      <w:r>
        <w:t xml:space="preserve">1.3.1 </w:t>
      </w:r>
      <w:r w:rsidR="003E5236" w:rsidRPr="000246D7">
        <w:t>Objetivo geral</w:t>
      </w:r>
      <w:bookmarkEnd w:id="5"/>
    </w:p>
    <w:p w14:paraId="694434DC" w14:textId="2107B1F1" w:rsidR="000C125A" w:rsidRPr="000246D7" w:rsidRDefault="000C125A" w:rsidP="00246024"/>
    <w:p w14:paraId="78728826" w14:textId="0ADA781D" w:rsidR="00433F09" w:rsidRPr="00672A2C" w:rsidRDefault="00433F09" w:rsidP="00433F09">
      <w:pPr>
        <w:rPr>
          <w:color w:val="FF0000"/>
        </w:rPr>
      </w:pPr>
      <w:r>
        <w:t xml:space="preserve">Copie e cole seu objetivo geral aqui. </w:t>
      </w:r>
      <w:r w:rsidR="00672A2C" w:rsidRPr="00672A2C">
        <w:rPr>
          <w:color w:val="FF0000"/>
        </w:rPr>
        <w:t>(Inicia com verbo no infinitivo)</w:t>
      </w:r>
    </w:p>
    <w:p w14:paraId="3AD1DF11" w14:textId="77777777" w:rsidR="001C796C" w:rsidRPr="000246D7" w:rsidRDefault="001C796C" w:rsidP="00C636EF"/>
    <w:p w14:paraId="712B89B7" w14:textId="59DABCDA" w:rsidR="0000505B" w:rsidRPr="000246D7" w:rsidRDefault="00755A6E" w:rsidP="00737A29">
      <w:pPr>
        <w:pStyle w:val="Ttulo2"/>
        <w:numPr>
          <w:ilvl w:val="0"/>
          <w:numId w:val="0"/>
        </w:numPr>
      </w:pPr>
      <w:bookmarkStart w:id="6" w:name="_Toc1547366"/>
      <w:r>
        <w:t xml:space="preserve">1.3.2 </w:t>
      </w:r>
      <w:r w:rsidR="003E5236" w:rsidRPr="000246D7">
        <w:t>Objetivos específicos</w:t>
      </w:r>
      <w:bookmarkEnd w:id="6"/>
      <w:r w:rsidR="003E5236" w:rsidRPr="000246D7">
        <w:t xml:space="preserve"> </w:t>
      </w:r>
    </w:p>
    <w:p w14:paraId="5E8A1651" w14:textId="5E4A2647" w:rsidR="008564AB" w:rsidRPr="000246D7" w:rsidRDefault="008564AB" w:rsidP="008564AB"/>
    <w:p w14:paraId="43D6D3B3" w14:textId="0A070FD7" w:rsidR="008C7F36" w:rsidRPr="000246D7" w:rsidRDefault="008C7F36" w:rsidP="008C7F36">
      <w:r>
        <w:t xml:space="preserve">Faça uma introdução breve para apresentar os objetivos </w:t>
      </w:r>
      <w:proofErr w:type="spellStart"/>
      <w:r>
        <w:t>especificos</w:t>
      </w:r>
      <w:proofErr w:type="spellEnd"/>
      <w:r>
        <w:t xml:space="preserve">. Por exemplo: Para que este objetivo geral possa ser alcançado, as </w:t>
      </w:r>
      <w:r w:rsidR="00791D5A">
        <w:t>seguintes ações serão realizadas:</w:t>
      </w:r>
    </w:p>
    <w:p w14:paraId="12DF9D1B" w14:textId="77777777" w:rsidR="001C796C" w:rsidRPr="000246D7" w:rsidRDefault="001C796C" w:rsidP="008564AB"/>
    <w:p w14:paraId="5A51BFDC" w14:textId="28BB13C9" w:rsidR="00A96EA5" w:rsidRPr="000246D7" w:rsidRDefault="00791D5A" w:rsidP="001C796C">
      <w:pPr>
        <w:pStyle w:val="PargrafodaLista"/>
        <w:numPr>
          <w:ilvl w:val="0"/>
          <w:numId w:val="12"/>
        </w:numPr>
      </w:pPr>
      <w:r>
        <w:t>Copie o objetivo específico 1 aqui</w:t>
      </w:r>
      <w:r w:rsidR="00A96EA5" w:rsidRPr="000246D7">
        <w:t>;</w:t>
      </w:r>
    </w:p>
    <w:p w14:paraId="73962019" w14:textId="168990DC" w:rsidR="00B44869" w:rsidRPr="000246D7" w:rsidRDefault="00791D5A" w:rsidP="00791D5A">
      <w:pPr>
        <w:pStyle w:val="PargrafodaLista"/>
        <w:numPr>
          <w:ilvl w:val="0"/>
          <w:numId w:val="12"/>
        </w:numPr>
      </w:pPr>
      <w:r>
        <w:t>Copie o objetivo específico 2 aqui</w:t>
      </w:r>
      <w:r w:rsidRPr="000246D7">
        <w:t>;</w:t>
      </w:r>
      <w:r w:rsidR="001C796C" w:rsidRPr="000246D7">
        <w:t xml:space="preserve"> e</w:t>
      </w:r>
    </w:p>
    <w:p w14:paraId="2660240D" w14:textId="74E2B8A7" w:rsidR="00791D5A" w:rsidRPr="000246D7" w:rsidRDefault="001C796C" w:rsidP="00791D5A">
      <w:pPr>
        <w:pStyle w:val="PargrafodaLista"/>
        <w:numPr>
          <w:ilvl w:val="0"/>
          <w:numId w:val="12"/>
        </w:numPr>
      </w:pPr>
      <w:r w:rsidRPr="000246D7">
        <w:t xml:space="preserve"> </w:t>
      </w:r>
      <w:r w:rsidR="00791D5A">
        <w:t>Copie o objetivo específico 3 aqui</w:t>
      </w:r>
      <w:r w:rsidR="00791D5A" w:rsidRPr="000246D7">
        <w:t>;</w:t>
      </w:r>
    </w:p>
    <w:p w14:paraId="21FB27F0" w14:textId="5153DD30" w:rsidR="0000505B" w:rsidRPr="000246D7" w:rsidRDefault="0000505B" w:rsidP="001C796C">
      <w:pPr>
        <w:pStyle w:val="PargrafodaLista"/>
        <w:numPr>
          <w:ilvl w:val="0"/>
          <w:numId w:val="12"/>
        </w:numPr>
      </w:pPr>
      <w:r w:rsidRPr="000246D7">
        <w:br w:type="page"/>
      </w:r>
    </w:p>
    <w:p w14:paraId="6DF8605D" w14:textId="15C202FC" w:rsidR="00542A15" w:rsidRDefault="00755A6E" w:rsidP="00D2393F">
      <w:pPr>
        <w:pStyle w:val="Ttulo1"/>
        <w:numPr>
          <w:ilvl w:val="0"/>
          <w:numId w:val="0"/>
        </w:numPr>
      </w:pPr>
      <w:bookmarkStart w:id="7" w:name="_Toc1547367"/>
      <w:r>
        <w:lastRenderedPageBreak/>
        <w:t>2</w:t>
      </w:r>
      <w:r w:rsidR="00D2393F">
        <w:t>. FUNDAMENTAÇÃO TEÓRICA</w:t>
      </w:r>
      <w:r w:rsidR="00AB5F87" w:rsidRPr="000246D7">
        <w:t xml:space="preserve"> </w:t>
      </w:r>
      <w:r w:rsidR="00672A2C">
        <w:t xml:space="preserve">ou REFERENCIAL TEÓRICO </w:t>
      </w:r>
      <w:r w:rsidR="00AB5F87" w:rsidRPr="000246D7">
        <w:t>(OU REVISÃO DE LITERATURA)</w:t>
      </w:r>
      <w:bookmarkEnd w:id="7"/>
    </w:p>
    <w:p w14:paraId="3C5368B8" w14:textId="77777777" w:rsidR="00672A2C" w:rsidRDefault="00672A2C" w:rsidP="00672A2C">
      <w:pPr>
        <w:ind w:firstLine="0"/>
      </w:pPr>
    </w:p>
    <w:p w14:paraId="01CCB321" w14:textId="76E3F871" w:rsidR="00672A2C" w:rsidRPr="00672A2C" w:rsidRDefault="00672A2C" w:rsidP="00672A2C">
      <w:pPr>
        <w:ind w:firstLine="0"/>
        <w:rPr>
          <w:color w:val="FF0000"/>
        </w:rPr>
      </w:pPr>
      <w:r w:rsidRPr="00672A2C">
        <w:rPr>
          <w:color w:val="FF0000"/>
        </w:rPr>
        <w:t xml:space="preserve">O QUE PRECISA TER NESTE ITEM: </w:t>
      </w:r>
      <w:r>
        <w:rPr>
          <w:color w:val="FF0000"/>
        </w:rPr>
        <w:t>Marco teórico? Conceitos e definições das palavras-chave da sua pesquisa? Tradições de pesquisa existentes? A tradição em que sua pesquisa se encontra? Insights de revisões de literatura? Artigos empíricos recentes (últimos 5 a 10 anos)</w:t>
      </w:r>
    </w:p>
    <w:p w14:paraId="0DE75DFE" w14:textId="1B2371B2" w:rsidR="005249A2" w:rsidRPr="000246D7" w:rsidRDefault="005249A2" w:rsidP="005249A2"/>
    <w:p w14:paraId="188696E8" w14:textId="7EE7B388" w:rsidR="00F5517A" w:rsidRPr="000246D7" w:rsidRDefault="009E218B" w:rsidP="00CC5497">
      <w:r>
        <w:t xml:space="preserve">Aqui você deverá apresentar e discutir os conceitos pesquisados até o momento sobre o seu tema. Para isso, apresente o conceito, a definição dele faça </w:t>
      </w:r>
      <w:r w:rsidR="00627533">
        <w:t>sempre</w:t>
      </w:r>
      <w:r>
        <w:t xml:space="preserve"> a citação da fonte</w:t>
      </w:r>
      <w:r w:rsidR="007C05C2">
        <w:t xml:space="preserve"> consultada. A quantidade de páginas desta seção vai depender do quanto você </w:t>
      </w:r>
      <w:r w:rsidR="00CC5497">
        <w:t>conseguiu fundamentar sua pesquisa e da quantidade de páginas obrigatórias do projeto.</w:t>
      </w:r>
    </w:p>
    <w:p w14:paraId="2A9136B1" w14:textId="422EC787" w:rsidR="00860E3E" w:rsidRDefault="00CC5497" w:rsidP="00860E3E">
      <w:r>
        <w:t xml:space="preserve">Apresente o conceito, discorra sobre ele e cite a fonte (AUTOR, ano) </w:t>
      </w:r>
      <w:r w:rsidR="00860E3E">
        <w:t xml:space="preserve">escreva sobre o conceito/teoria. escreva sobre o conceito/teoria. escreva sobre o conceito/teoria. escreva sobre o conceito/teoria. escreva sobre o conceito/teoria. escreva sobre o conceito/teoria. escreva sobre o conceito/teoria. escreva sobre o conceito/teoria. escreva sobre o conceito/teoria. escreva sobre o conceito/teoria. escreva sobre o conceito/teoria. </w:t>
      </w:r>
    </w:p>
    <w:p w14:paraId="358AE51C" w14:textId="0ABD7117" w:rsidR="008B30ED" w:rsidRPr="000246D7" w:rsidRDefault="002D10D4" w:rsidP="008B30ED">
      <w:r>
        <w:t>Utilize citações indiretas (leia o que autor d</w:t>
      </w:r>
      <w:r w:rsidR="008B30ED">
        <w:t>i</w:t>
      </w:r>
      <w:r>
        <w:t>z e reescreva com suas pa</w:t>
      </w:r>
      <w:r w:rsidR="008B30ED">
        <w:t>lavras)</w:t>
      </w:r>
      <w:r>
        <w:t xml:space="preserve">. Cite o autor e o ano. </w:t>
      </w:r>
    </w:p>
    <w:p w14:paraId="0A2958BF" w14:textId="20A8360E" w:rsidR="00A27FE4" w:rsidRPr="000246D7" w:rsidRDefault="008B30ED" w:rsidP="00A27FE4">
      <w:r>
        <w:t>Utilize citações diretas curtas (até três linhas e entre aspas como no modelo a seguir. Segundo Autor (ano, p. XX)</w:t>
      </w:r>
      <w:r w:rsidR="00A27FE4">
        <w:t xml:space="preserve"> “copie e cole as </w:t>
      </w:r>
      <w:proofErr w:type="spellStart"/>
      <w:r w:rsidR="00A27FE4">
        <w:t>plavras</w:t>
      </w:r>
      <w:proofErr w:type="spellEnd"/>
      <w:r w:rsidR="00A27FE4">
        <w:t xml:space="preserve"> do autor aqui. copie e cole as </w:t>
      </w:r>
      <w:proofErr w:type="spellStart"/>
      <w:r w:rsidR="00A27FE4">
        <w:t>plavras</w:t>
      </w:r>
      <w:proofErr w:type="spellEnd"/>
      <w:r w:rsidR="00A27FE4">
        <w:t xml:space="preserve"> do auto aqui. copie e cole as </w:t>
      </w:r>
      <w:proofErr w:type="spellStart"/>
      <w:r w:rsidR="00A27FE4">
        <w:t>plavras</w:t>
      </w:r>
      <w:proofErr w:type="spellEnd"/>
      <w:r w:rsidR="00A27FE4">
        <w:t xml:space="preserve"> do autor aqui. copie e cole as </w:t>
      </w:r>
      <w:proofErr w:type="spellStart"/>
      <w:r w:rsidR="00A27FE4">
        <w:t>plavras</w:t>
      </w:r>
      <w:proofErr w:type="spellEnd"/>
      <w:r w:rsidR="00A27FE4">
        <w:t xml:space="preserve"> do autor aqui”. Comente a citação brevemente. </w:t>
      </w:r>
    </w:p>
    <w:p w14:paraId="41163E69" w14:textId="3B828FBE" w:rsidR="00A27FE4" w:rsidRDefault="004867AA" w:rsidP="00A27FE4">
      <w:r>
        <w:t xml:space="preserve">Utilize citações diretas </w:t>
      </w:r>
      <w:r w:rsidR="00F971FD">
        <w:t xml:space="preserve">longas </w:t>
      </w:r>
      <w:r>
        <w:t>(mas, poucas</w:t>
      </w:r>
      <w:r w:rsidR="00596D9A">
        <w:t>.</w:t>
      </w:r>
      <w:r>
        <w:t xml:space="preserve"> </w:t>
      </w:r>
      <w:r w:rsidR="00596D9A">
        <w:t>N</w:t>
      </w:r>
      <w:r>
        <w:t>ão é recomendado o uso excessivo de citação direta</w:t>
      </w:r>
      <w:r w:rsidR="00596D9A">
        <w:t xml:space="preserve"> longa</w:t>
      </w:r>
      <w:r>
        <w:t>). As citações diretas longas devem ser recuadas como no modelo a seguir:</w:t>
      </w:r>
    </w:p>
    <w:p w14:paraId="34811F4F" w14:textId="589AD7F7" w:rsidR="00E1171B" w:rsidRDefault="00E1171B" w:rsidP="00A27FE4"/>
    <w:p w14:paraId="475BF665" w14:textId="29AB70C5" w:rsidR="00E1171B" w:rsidRPr="00E1171B" w:rsidRDefault="00E1171B" w:rsidP="00A74244">
      <w:pPr>
        <w:spacing w:line="240" w:lineRule="auto"/>
        <w:ind w:left="2829" w:firstLine="0"/>
        <w:rPr>
          <w:sz w:val="22"/>
        </w:rPr>
      </w:pPr>
      <w:r w:rsidRPr="00E1171B">
        <w:rPr>
          <w:sz w:val="22"/>
        </w:rPr>
        <w:t xml:space="preserve">Copie e cole as </w:t>
      </w:r>
      <w:proofErr w:type="spellStart"/>
      <w:r w:rsidRPr="00E1171B">
        <w:rPr>
          <w:sz w:val="22"/>
        </w:rPr>
        <w:t>plavras</w:t>
      </w:r>
      <w:proofErr w:type="spellEnd"/>
      <w:r w:rsidRPr="00E1171B">
        <w:rPr>
          <w:sz w:val="22"/>
        </w:rPr>
        <w:t xml:space="preserve">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 xml:space="preserve">lavras do auto aqui. copie e cole as </w:t>
      </w:r>
      <w:proofErr w:type="spellStart"/>
      <w:r w:rsidRPr="00E1171B">
        <w:rPr>
          <w:sz w:val="22"/>
        </w:rPr>
        <w:t>plavras</w:t>
      </w:r>
      <w:proofErr w:type="spellEnd"/>
      <w:r w:rsidRPr="00E1171B">
        <w:rPr>
          <w:sz w:val="22"/>
        </w:rPr>
        <w:t xml:space="preserve">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 xml:space="preserve">lavras do autor aqui. copie e cole as </w:t>
      </w:r>
      <w:proofErr w:type="spellStart"/>
      <w:r w:rsidRPr="00E1171B">
        <w:rPr>
          <w:sz w:val="22"/>
        </w:rPr>
        <w:t>plavras</w:t>
      </w:r>
      <w:proofErr w:type="spellEnd"/>
      <w:r w:rsidRPr="00E1171B">
        <w:rPr>
          <w:sz w:val="22"/>
        </w:rPr>
        <w:t xml:space="preserve">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 aqui. copie e cole as p</w:t>
      </w:r>
      <w:r w:rsidR="00596D9A">
        <w:rPr>
          <w:sz w:val="22"/>
        </w:rPr>
        <w:t>a</w:t>
      </w:r>
      <w:r w:rsidRPr="00E1171B">
        <w:rPr>
          <w:sz w:val="22"/>
        </w:rPr>
        <w:t>lavras do autor aqui. copie e cole as p</w:t>
      </w:r>
      <w:r w:rsidR="00596D9A">
        <w:rPr>
          <w:sz w:val="22"/>
        </w:rPr>
        <w:t>a</w:t>
      </w:r>
      <w:r w:rsidRPr="00E1171B">
        <w:rPr>
          <w:sz w:val="22"/>
        </w:rPr>
        <w:t xml:space="preserve">lavras do autor aqui. (AUTOR, ANO, </w:t>
      </w:r>
      <w:proofErr w:type="spellStart"/>
      <w:r w:rsidRPr="00E1171B">
        <w:rPr>
          <w:sz w:val="22"/>
        </w:rPr>
        <w:t>p.XX</w:t>
      </w:r>
      <w:proofErr w:type="spellEnd"/>
      <w:r w:rsidRPr="00E1171B">
        <w:rPr>
          <w:sz w:val="22"/>
        </w:rPr>
        <w:t>)</w:t>
      </w:r>
    </w:p>
    <w:p w14:paraId="2597A3A8" w14:textId="3678DABD" w:rsidR="004867AA" w:rsidRDefault="004867AA" w:rsidP="00A27FE4"/>
    <w:p w14:paraId="7BC87BB7" w14:textId="702E817D" w:rsidR="00A74244" w:rsidRDefault="00A74244" w:rsidP="0011158A">
      <w:r>
        <w:t>Em seguida</w:t>
      </w:r>
      <w:r w:rsidR="00596D9A">
        <w:t xml:space="preserve">, </w:t>
      </w:r>
      <w:r>
        <w:t>comente a citação com as suas palavras. Em seguida</w:t>
      </w:r>
      <w:r w:rsidR="00596D9A">
        <w:t>,</w:t>
      </w:r>
      <w:r>
        <w:t xml:space="preserve"> comente a citação com as suas palavras. </w:t>
      </w:r>
    </w:p>
    <w:p w14:paraId="03A1087B" w14:textId="77777777" w:rsidR="00424024" w:rsidRPr="004654E8" w:rsidRDefault="00424024" w:rsidP="00424024">
      <w:pPr>
        <w:ind w:firstLine="709"/>
      </w:pPr>
      <w:r>
        <w:t>Você pode inserir imagens, caso queira. Exemplo:</w:t>
      </w:r>
    </w:p>
    <w:p w14:paraId="53CF0D01" w14:textId="77777777" w:rsidR="00424024" w:rsidRPr="004654E8" w:rsidRDefault="00424024" w:rsidP="00424024">
      <w:pPr>
        <w:ind w:firstLine="709"/>
        <w:jc w:val="left"/>
      </w:pPr>
    </w:p>
    <w:p w14:paraId="4932D3A7" w14:textId="436CA2CF" w:rsidR="00424024" w:rsidRPr="004654E8" w:rsidRDefault="00424024" w:rsidP="00424024">
      <w:pPr>
        <w:spacing w:line="240" w:lineRule="auto"/>
        <w:ind w:firstLine="0"/>
        <w:jc w:val="center"/>
      </w:pPr>
      <w:r w:rsidRPr="004654E8">
        <w:rPr>
          <w:noProof/>
        </w:rPr>
        <w:drawing>
          <wp:inline distT="0" distB="0" distL="0" distR="0" wp14:anchorId="096BB23A" wp14:editId="47592EFE">
            <wp:extent cx="4295775" cy="2371725"/>
            <wp:effectExtent l="0" t="0" r="9525" b="9525"/>
            <wp:docPr id="1" name="Imagem 1" descr="https://img.pebmed.com.br/wp-content/uploads/2016/03/34-599x3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38" descr="https://img.pebmed.com.br/wp-content/uploads/2016/03/34-599x330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775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E83E9" w14:textId="77777777" w:rsidR="00424024" w:rsidRPr="004654E8" w:rsidRDefault="00424024" w:rsidP="00424024">
      <w:pPr>
        <w:spacing w:line="240" w:lineRule="auto"/>
        <w:ind w:firstLine="0"/>
        <w:jc w:val="center"/>
      </w:pPr>
      <w:r w:rsidRPr="004654E8">
        <w:rPr>
          <w:sz w:val="20"/>
        </w:rPr>
        <w:t>Fonte: https://pebmed.com.br/hidrocefalia-congenita/</w:t>
      </w:r>
    </w:p>
    <w:p w14:paraId="02475E1C" w14:textId="77777777" w:rsidR="00424024" w:rsidRPr="004654E8" w:rsidRDefault="00424024" w:rsidP="00424024">
      <w:pPr>
        <w:ind w:firstLine="709"/>
        <w:jc w:val="center"/>
      </w:pPr>
    </w:p>
    <w:p w14:paraId="06F21132" w14:textId="432A8069" w:rsidR="00424024" w:rsidRDefault="00424024" w:rsidP="00424024">
      <w:pPr>
        <w:ind w:firstLine="709"/>
      </w:pPr>
      <w:r>
        <w:t xml:space="preserve">Escreva um parágrafo comentando a imagem. </w:t>
      </w:r>
    </w:p>
    <w:p w14:paraId="4E4A09ED" w14:textId="508D1A7B" w:rsidR="00424024" w:rsidRDefault="0011158A" w:rsidP="0011158A">
      <w:pPr>
        <w:ind w:firstLine="708"/>
      </w:pPr>
      <w:r>
        <w:t>Vá tecendo o texto intercalando as teorias, conceitos, autores com os tipos de citações. Escreva o quanto considerar necessário. Nesta fase do projeto, geralmente, escreve</w:t>
      </w:r>
      <w:r w:rsidR="00596D9A">
        <w:t>-se</w:t>
      </w:r>
      <w:r>
        <w:t xml:space="preserve"> de 3 a 5 páginas de referencial </w:t>
      </w:r>
      <w:proofErr w:type="gramStart"/>
      <w:r>
        <w:t>teórico..</w:t>
      </w:r>
      <w:proofErr w:type="gramEnd"/>
    </w:p>
    <w:p w14:paraId="4520491F" w14:textId="503DAE75" w:rsidR="001C3B18" w:rsidRDefault="001C3B18" w:rsidP="001C3B18">
      <w:pPr>
        <w:ind w:firstLine="0"/>
      </w:pPr>
      <w:r>
        <w:tab/>
        <w:t xml:space="preserve">No último parágrafo, faça um fechamento da seção </w:t>
      </w:r>
      <w:proofErr w:type="spellStart"/>
      <w:r>
        <w:t>téorica</w:t>
      </w:r>
      <w:proofErr w:type="spellEnd"/>
      <w:r>
        <w:t xml:space="preserve">. </w:t>
      </w:r>
    </w:p>
    <w:p w14:paraId="02A20767" w14:textId="77777777" w:rsidR="001C3B18" w:rsidRPr="000246D7" w:rsidRDefault="001C3B18" w:rsidP="001C3B18"/>
    <w:p w14:paraId="267E132B" w14:textId="1D02A56E" w:rsidR="001C3B18" w:rsidRDefault="001C3B18" w:rsidP="001C3B18">
      <w:pPr>
        <w:ind w:firstLine="0"/>
      </w:pPr>
    </w:p>
    <w:p w14:paraId="4DB232E9" w14:textId="77777777" w:rsidR="001C3B18" w:rsidRPr="000246D7" w:rsidRDefault="001C3B18" w:rsidP="001C3B18"/>
    <w:p w14:paraId="4210BC5A" w14:textId="77777777" w:rsidR="00755A6E" w:rsidRDefault="00755A6E" w:rsidP="00755A6E">
      <w:pPr>
        <w:pStyle w:val="Ttulo1"/>
        <w:numPr>
          <w:ilvl w:val="0"/>
          <w:numId w:val="0"/>
        </w:numPr>
      </w:pPr>
      <w:bookmarkStart w:id="8" w:name="_Toc1547370"/>
    </w:p>
    <w:p w14:paraId="354607F7" w14:textId="418D0152" w:rsidR="003E5236" w:rsidRPr="000246D7" w:rsidRDefault="00755A6E" w:rsidP="00755A6E">
      <w:pPr>
        <w:pStyle w:val="Ttulo1"/>
        <w:numPr>
          <w:ilvl w:val="0"/>
          <w:numId w:val="0"/>
        </w:numPr>
      </w:pPr>
      <w:r>
        <w:t xml:space="preserve">3. </w:t>
      </w:r>
      <w:bookmarkEnd w:id="8"/>
      <w:r w:rsidR="00E9440A">
        <w:t xml:space="preserve">MÉTODO E </w:t>
      </w:r>
      <w:r>
        <w:t>METODOLOGIA</w:t>
      </w:r>
    </w:p>
    <w:p w14:paraId="745553E9" w14:textId="77777777" w:rsidR="00604884" w:rsidRDefault="00604884" w:rsidP="00604884"/>
    <w:p w14:paraId="5685F265" w14:textId="6D8D4407" w:rsidR="00604884" w:rsidRDefault="00604884" w:rsidP="00604884">
      <w:pPr>
        <w:ind w:firstLine="0"/>
      </w:pPr>
      <w:r w:rsidRPr="00604884">
        <w:rPr>
          <w:color w:val="FF0000"/>
        </w:rPr>
        <w:t>O QUE PRECISA TER NESTE TÓPICO:</w:t>
      </w:r>
      <w:r>
        <w:rPr>
          <w:color w:val="FF0000"/>
        </w:rPr>
        <w:t xml:space="preserve"> </w:t>
      </w:r>
      <w:r>
        <w:t xml:space="preserve">Estratégia de pesquisa? Amostra/participantes? Como </w:t>
      </w:r>
      <w:proofErr w:type="spellStart"/>
      <w:r>
        <w:t>osdados</w:t>
      </w:r>
      <w:proofErr w:type="spellEnd"/>
      <w:r>
        <w:t xml:space="preserve"> foram coletados? Como </w:t>
      </w:r>
      <w:proofErr w:type="spellStart"/>
      <w:r>
        <w:t>so</w:t>
      </w:r>
      <w:proofErr w:type="spellEnd"/>
      <w:r>
        <w:t xml:space="preserve"> dados foram analisados?</w:t>
      </w:r>
    </w:p>
    <w:p w14:paraId="57157353" w14:textId="77777777" w:rsidR="005B1E84" w:rsidRDefault="005B1E84" w:rsidP="00604884">
      <w:pPr>
        <w:ind w:firstLine="0"/>
      </w:pPr>
    </w:p>
    <w:p w14:paraId="3B29C194" w14:textId="12A60C4E" w:rsidR="005B1E84" w:rsidRDefault="005B1E84" w:rsidP="00604884">
      <w:pPr>
        <w:ind w:firstLine="0"/>
      </w:pPr>
      <w:r>
        <w:t>VISÃO GERAL DO MÉTODO:</w:t>
      </w:r>
    </w:p>
    <w:p w14:paraId="424E50B7" w14:textId="06A63A05" w:rsidR="005B1E84" w:rsidRDefault="005B1E84" w:rsidP="00604884">
      <w:pPr>
        <w:ind w:firstLine="0"/>
      </w:pPr>
      <w:r>
        <w:t xml:space="preserve">Qual a natureza da pesquisa (quanti ou </w:t>
      </w:r>
      <w:proofErr w:type="spellStart"/>
      <w:r>
        <w:t>quali</w:t>
      </w:r>
      <w:proofErr w:type="spellEnd"/>
      <w:r>
        <w:t>)?</w:t>
      </w:r>
    </w:p>
    <w:p w14:paraId="27426A53" w14:textId="584C97FD" w:rsidR="005B1E84" w:rsidRDefault="005B1E84" w:rsidP="00604884">
      <w:pPr>
        <w:ind w:firstLine="0"/>
      </w:pPr>
      <w:proofErr w:type="spellStart"/>
      <w:r>
        <w:t>Qaul</w:t>
      </w:r>
      <w:proofErr w:type="spellEnd"/>
      <w:r>
        <w:t xml:space="preserve"> o tipo de pesquisa? (</w:t>
      </w:r>
      <w:proofErr w:type="spellStart"/>
      <w:r>
        <w:t>exploratótia</w:t>
      </w:r>
      <w:proofErr w:type="spellEnd"/>
      <w:r>
        <w:t>, descritiva, explicativa)</w:t>
      </w:r>
    </w:p>
    <w:p w14:paraId="3A4D61CB" w14:textId="08BF66FF" w:rsidR="005B1E84" w:rsidRDefault="005B1E84" w:rsidP="00604884">
      <w:pPr>
        <w:ind w:firstLine="0"/>
      </w:pPr>
      <w:r>
        <w:t xml:space="preserve">Qual a abordagem da pesquisa (positivista, </w:t>
      </w:r>
      <w:proofErr w:type="spellStart"/>
      <w:r>
        <w:t>interpretativista</w:t>
      </w:r>
      <w:proofErr w:type="spellEnd"/>
      <w:r>
        <w:t>, construtivista, marxista) está ancorada?</w:t>
      </w:r>
    </w:p>
    <w:p w14:paraId="107FE286" w14:textId="3ED36D0D" w:rsidR="005B1E84" w:rsidRDefault="005B1E84" w:rsidP="00604884">
      <w:pPr>
        <w:ind w:firstLine="0"/>
      </w:pPr>
      <w:r>
        <w:t>Qual o método ou estratégia de pesquisa? (</w:t>
      </w:r>
      <w:proofErr w:type="spellStart"/>
      <w:r>
        <w:t>etonografia</w:t>
      </w:r>
      <w:proofErr w:type="spellEnd"/>
      <w:r>
        <w:t xml:space="preserve">, fenomenologia, marxista, estudo de caso, hipotético-dedutivo, pesquisa experimental, </w:t>
      </w:r>
      <w:proofErr w:type="spellStart"/>
      <w:r>
        <w:t>etc</w:t>
      </w:r>
      <w:proofErr w:type="spellEnd"/>
      <w:r>
        <w:t>)</w:t>
      </w:r>
    </w:p>
    <w:p w14:paraId="600A9992" w14:textId="614268B0" w:rsidR="005B1E84" w:rsidRDefault="005B1E84" w:rsidP="00604884">
      <w:pPr>
        <w:ind w:firstLine="0"/>
      </w:pPr>
      <w:r>
        <w:t>O que entende por esse método?</w:t>
      </w:r>
    </w:p>
    <w:p w14:paraId="48F6C801" w14:textId="5D054F89" w:rsidR="005B1E84" w:rsidRDefault="005B1E84" w:rsidP="00604884">
      <w:pPr>
        <w:ind w:firstLine="0"/>
      </w:pPr>
      <w:r>
        <w:lastRenderedPageBreak/>
        <w:t>Por que o método é o mais adequado?</w:t>
      </w:r>
    </w:p>
    <w:p w14:paraId="532513F1" w14:textId="17DEFA01" w:rsidR="005B1E84" w:rsidRDefault="005B1E84" w:rsidP="00604884">
      <w:pPr>
        <w:ind w:firstLine="0"/>
      </w:pPr>
      <w:r>
        <w:t>Como ele atende aos objetivos da pesquisa?</w:t>
      </w:r>
    </w:p>
    <w:p w14:paraId="5009D76A" w14:textId="288FB2D7" w:rsidR="005B1E84" w:rsidRDefault="005B1E84" w:rsidP="00604884">
      <w:pPr>
        <w:ind w:firstLine="0"/>
      </w:pPr>
      <w:proofErr w:type="spellStart"/>
      <w:r>
        <w:t>Qula</w:t>
      </w:r>
      <w:proofErr w:type="spellEnd"/>
      <w:r>
        <w:t xml:space="preserve"> o papel do pesquisador nesta abordagem? Suas crenças, valores, concepção de mundo...</w:t>
      </w:r>
    </w:p>
    <w:p w14:paraId="66FA141A" w14:textId="0A61DD5A" w:rsidR="005B1E84" w:rsidRDefault="005B1E84" w:rsidP="00604884">
      <w:pPr>
        <w:ind w:firstLine="0"/>
      </w:pPr>
      <w:r>
        <w:t xml:space="preserve">Quais fontes foram consultadas? (documentos, artigos, pessoas, </w:t>
      </w:r>
      <w:proofErr w:type="spellStart"/>
      <w:r>
        <w:t>etc</w:t>
      </w:r>
      <w:proofErr w:type="spellEnd"/>
      <w:r>
        <w:t>)</w:t>
      </w:r>
    </w:p>
    <w:p w14:paraId="1EF5F2D5" w14:textId="6AF4F1C6" w:rsidR="005B1E84" w:rsidRDefault="005B1E84" w:rsidP="00604884">
      <w:pPr>
        <w:ind w:firstLine="0"/>
      </w:pPr>
      <w:r>
        <w:t xml:space="preserve">Qual foi o contexto empírico da pesquisa? (instituição, evento, grupo de </w:t>
      </w:r>
      <w:proofErr w:type="spellStart"/>
      <w:r>
        <w:t>epsssoas</w:t>
      </w:r>
      <w:proofErr w:type="spellEnd"/>
      <w:r>
        <w:t>)</w:t>
      </w:r>
    </w:p>
    <w:p w14:paraId="6B986A3F" w14:textId="39FB1602" w:rsidR="005B1E84" w:rsidRDefault="005B1E84" w:rsidP="00604884">
      <w:pPr>
        <w:ind w:firstLine="0"/>
      </w:pPr>
      <w:r>
        <w:t>Quais foram os critérios de escolha?</w:t>
      </w:r>
    </w:p>
    <w:p w14:paraId="2E240C10" w14:textId="321E88BF" w:rsidR="005B1E84" w:rsidRDefault="005B1E84" w:rsidP="00604884">
      <w:pPr>
        <w:ind w:firstLine="0"/>
      </w:pPr>
      <w:r>
        <w:t>Como foi o acesso a ele? Teve dificuldades? Como resolveu?</w:t>
      </w:r>
    </w:p>
    <w:p w14:paraId="7C386E5A" w14:textId="3E0D6563" w:rsidR="005B1E84" w:rsidRDefault="005B1E84" w:rsidP="00604884">
      <w:pPr>
        <w:ind w:firstLine="0"/>
      </w:pPr>
      <w:r>
        <w:t>Quais foram os cuidados éticos? Comitê de ética?</w:t>
      </w:r>
    </w:p>
    <w:p w14:paraId="0CBD062E" w14:textId="27BDEA1D" w:rsidR="000F65EC" w:rsidRDefault="000F65EC" w:rsidP="00604884">
      <w:pPr>
        <w:ind w:firstLine="0"/>
      </w:pPr>
      <w:r>
        <w:t>Quais as técnicas de coleta dos dados? (entrevista, questionário, observação)</w:t>
      </w:r>
    </w:p>
    <w:p w14:paraId="7D013FEA" w14:textId="1A71D022" w:rsidR="000F65EC" w:rsidRDefault="000F65EC" w:rsidP="00604884">
      <w:pPr>
        <w:ind w:firstLine="0"/>
      </w:pPr>
      <w:r>
        <w:t>Por que são adequadas à pesquisa?</w:t>
      </w:r>
    </w:p>
    <w:p w14:paraId="11C27963" w14:textId="2929516D" w:rsidR="000F65EC" w:rsidRDefault="000F65EC" w:rsidP="00604884">
      <w:pPr>
        <w:ind w:firstLine="0"/>
      </w:pPr>
      <w:r>
        <w:t>Como foram aplicadas na prática?</w:t>
      </w:r>
    </w:p>
    <w:p w14:paraId="07884D8D" w14:textId="2B8C6400" w:rsidR="000F65EC" w:rsidRDefault="000F65EC" w:rsidP="00604884">
      <w:pPr>
        <w:ind w:firstLine="0"/>
      </w:pPr>
      <w:r>
        <w:t xml:space="preserve">Qual foi a técnica de análise dos dados? (conteúdo, discurso, narrativa, temática, </w:t>
      </w:r>
      <w:proofErr w:type="spellStart"/>
      <w:r>
        <w:t>etc</w:t>
      </w:r>
      <w:proofErr w:type="spellEnd"/>
      <w:r>
        <w:t>)</w:t>
      </w:r>
    </w:p>
    <w:p w14:paraId="46876C08" w14:textId="4EF1443E" w:rsidR="000F65EC" w:rsidRDefault="000F65EC" w:rsidP="00604884">
      <w:pPr>
        <w:ind w:firstLine="0"/>
      </w:pPr>
      <w:r>
        <w:t>Por que é uma técnica adequada?</w:t>
      </w:r>
    </w:p>
    <w:p w14:paraId="105FCDA3" w14:textId="06C9A0FE" w:rsidR="000F65EC" w:rsidRDefault="000F65EC" w:rsidP="00604884">
      <w:pPr>
        <w:ind w:firstLine="0"/>
      </w:pPr>
      <w:r>
        <w:t>Como os dados foram analisados?</w:t>
      </w:r>
    </w:p>
    <w:p w14:paraId="177EF175" w14:textId="58E3CCA9" w:rsidR="000F65EC" w:rsidRDefault="000F65EC" w:rsidP="00604884">
      <w:pPr>
        <w:ind w:firstLine="0"/>
      </w:pPr>
      <w:r>
        <w:t>Quais as limitações da metodologia?</w:t>
      </w:r>
    </w:p>
    <w:p w14:paraId="3E19A784" w14:textId="59E69EB2" w:rsidR="00C25534" w:rsidRDefault="00C25534" w:rsidP="00604884">
      <w:pPr>
        <w:ind w:firstLine="0"/>
      </w:pPr>
      <w:r>
        <w:t>Como garante a confiabilidade da pesquisa? Assegura o rigor científico? Vigilância epistemológica?</w:t>
      </w:r>
    </w:p>
    <w:p w14:paraId="4E0B20A0" w14:textId="77777777" w:rsidR="000F65EC" w:rsidRDefault="000F65EC" w:rsidP="00604884">
      <w:pPr>
        <w:ind w:firstLine="0"/>
      </w:pPr>
    </w:p>
    <w:p w14:paraId="1C515F5A" w14:textId="77777777" w:rsidR="005B1E84" w:rsidRDefault="005B1E84" w:rsidP="00604884">
      <w:pPr>
        <w:ind w:firstLine="0"/>
      </w:pPr>
    </w:p>
    <w:p w14:paraId="10582F11" w14:textId="45CD7CFF" w:rsidR="00604884" w:rsidRPr="00604884" w:rsidRDefault="00604884" w:rsidP="00604884">
      <w:pPr>
        <w:ind w:firstLine="0"/>
      </w:pPr>
    </w:p>
    <w:p w14:paraId="515FBE5F" w14:textId="0880F6BA" w:rsidR="00604884" w:rsidRPr="000246D7" w:rsidRDefault="00604884" w:rsidP="00604884">
      <w:r>
        <w:t xml:space="preserve">Escreva um parágrafo introduzindo a metodologia escolhida para sua pesquisa, explique o porquê da escolha da metodologia. Cite algum autor que fale de metodologia para validar/embasar sua escolha. </w:t>
      </w:r>
    </w:p>
    <w:p w14:paraId="61172C4F" w14:textId="77777777" w:rsidR="00604884" w:rsidRPr="000246D7" w:rsidRDefault="00604884" w:rsidP="00604884"/>
    <w:p w14:paraId="510BBED2" w14:textId="77777777" w:rsidR="00604884" w:rsidRPr="000246D7" w:rsidRDefault="00604884" w:rsidP="00604884"/>
    <w:p w14:paraId="4AA45C40" w14:textId="77777777" w:rsidR="00604884" w:rsidRPr="000246D7" w:rsidRDefault="00604884" w:rsidP="00604884">
      <w:pPr>
        <w:pStyle w:val="Ttulo2"/>
        <w:numPr>
          <w:ilvl w:val="0"/>
          <w:numId w:val="0"/>
        </w:numPr>
        <w:ind w:left="360" w:hanging="360"/>
      </w:pPr>
      <w:r>
        <w:t>3.1Tipo de pesquisa</w:t>
      </w:r>
    </w:p>
    <w:p w14:paraId="1E73D48D" w14:textId="77777777" w:rsidR="00604884" w:rsidRPr="000246D7" w:rsidRDefault="00604884" w:rsidP="00604884"/>
    <w:p w14:paraId="5CADDBC5" w14:textId="77777777" w:rsidR="00604884" w:rsidRDefault="00604884" w:rsidP="00604884">
      <w:r>
        <w:t>Informe o tipo de pesquisa (bibliográfica, documental, estudo de caso, pesquisa-ação, etc.). Se possível fundamente sua escolha com algum autor que fale do tipo de pesquisa escolhido por você.</w:t>
      </w:r>
    </w:p>
    <w:p w14:paraId="14D4F766" w14:textId="77777777" w:rsidR="00604884" w:rsidRDefault="00604884" w:rsidP="00604884"/>
    <w:p w14:paraId="4923CDEF" w14:textId="77777777" w:rsidR="00604884" w:rsidRDefault="00604884" w:rsidP="00604884">
      <w:pPr>
        <w:ind w:firstLine="0"/>
      </w:pPr>
      <w:r>
        <w:t>3.2 Instrumento de coleta de dados</w:t>
      </w:r>
    </w:p>
    <w:p w14:paraId="7DA02768" w14:textId="77777777" w:rsidR="00604884" w:rsidRDefault="00604884" w:rsidP="00604884">
      <w:pPr>
        <w:ind w:firstLine="0"/>
      </w:pPr>
    </w:p>
    <w:p w14:paraId="0414BBF8" w14:textId="77777777" w:rsidR="00604884" w:rsidRDefault="00604884" w:rsidP="00604884">
      <w:pPr>
        <w:ind w:firstLine="0"/>
      </w:pPr>
      <w:r>
        <w:lastRenderedPageBreak/>
        <w:tab/>
        <w:t xml:space="preserve">Descreva o(s) tipo(s) de instrumento(s) de coleta que será utilizado para coletar os dados da pesquisa. </w:t>
      </w:r>
    </w:p>
    <w:p w14:paraId="2A7BBDE3" w14:textId="77777777" w:rsidR="00604884" w:rsidRDefault="00604884" w:rsidP="00604884">
      <w:pPr>
        <w:ind w:firstLine="0"/>
      </w:pPr>
    </w:p>
    <w:p w14:paraId="6830680F" w14:textId="77777777" w:rsidR="00604884" w:rsidRDefault="00604884" w:rsidP="00604884">
      <w:pPr>
        <w:ind w:firstLine="0"/>
      </w:pPr>
      <w:r>
        <w:t xml:space="preserve">3.3 </w:t>
      </w:r>
      <w:proofErr w:type="spellStart"/>
      <w:r>
        <w:t>Periodo</w:t>
      </w:r>
      <w:proofErr w:type="spellEnd"/>
      <w:r>
        <w:t xml:space="preserve"> de coleta: informe qual o período os dados serão coletados (ex. de abril a junho de 20XX)</w:t>
      </w:r>
    </w:p>
    <w:p w14:paraId="2414E2F0" w14:textId="77777777" w:rsidR="00604884" w:rsidRDefault="00604884" w:rsidP="00604884">
      <w:pPr>
        <w:ind w:firstLine="0"/>
      </w:pPr>
    </w:p>
    <w:p w14:paraId="5052E2B5" w14:textId="77777777" w:rsidR="00604884" w:rsidRDefault="00604884" w:rsidP="00604884">
      <w:pPr>
        <w:ind w:firstLine="0"/>
      </w:pPr>
      <w:r>
        <w:t>3.4 Contexto: descreva o local de coleta dos dados, os participantes (caso haja).</w:t>
      </w:r>
    </w:p>
    <w:p w14:paraId="16D02B93" w14:textId="77777777" w:rsidR="00604884" w:rsidRDefault="00604884" w:rsidP="00604884">
      <w:pPr>
        <w:ind w:firstLine="0"/>
      </w:pPr>
    </w:p>
    <w:p w14:paraId="4B245682" w14:textId="77777777" w:rsidR="00604884" w:rsidRDefault="00604884" w:rsidP="00604884">
      <w:pPr>
        <w:ind w:firstLine="0"/>
      </w:pPr>
      <w:r w:rsidRPr="0094648C">
        <w:rPr>
          <w:u w:val="single"/>
        </w:rPr>
        <w:t>Atenção</w:t>
      </w:r>
      <w:r>
        <w:t xml:space="preserve">: Caso a sua pesquisa seja somente bibliográfica, descreva apenas a forma como levantou o referencial teórico (base de dados, critérios de seleção dos artigos, livros digitais e impressos, </w:t>
      </w:r>
      <w:proofErr w:type="spellStart"/>
      <w:r>
        <w:t>blibliotecas</w:t>
      </w:r>
      <w:proofErr w:type="spellEnd"/>
      <w:r>
        <w:t>, etc.).</w:t>
      </w:r>
    </w:p>
    <w:p w14:paraId="4C17843B" w14:textId="77777777" w:rsidR="00604884" w:rsidRDefault="00604884" w:rsidP="00604884">
      <w:pPr>
        <w:ind w:firstLine="0"/>
      </w:pPr>
    </w:p>
    <w:p w14:paraId="3D389E74" w14:textId="77777777" w:rsidR="00604884" w:rsidRDefault="00604884" w:rsidP="00604884">
      <w:pPr>
        <w:ind w:firstLine="0"/>
      </w:pPr>
      <w:r>
        <w:t xml:space="preserve">3,5 </w:t>
      </w:r>
      <w:proofErr w:type="spellStart"/>
      <w:r>
        <w:t>Catergorias</w:t>
      </w:r>
      <w:proofErr w:type="spellEnd"/>
      <w:r>
        <w:t xml:space="preserve"> de análise dos dados</w:t>
      </w:r>
    </w:p>
    <w:p w14:paraId="4023ABDF" w14:textId="77777777" w:rsidR="00604884" w:rsidRDefault="00604884" w:rsidP="00604884">
      <w:pPr>
        <w:ind w:firstLine="0"/>
      </w:pPr>
      <w:r>
        <w:t xml:space="preserve">Aqui você pode informar as categorias de análise dos dados, ou seja, como eles serão </w:t>
      </w:r>
      <w:proofErr w:type="spellStart"/>
      <w:r>
        <w:t>organziados</w:t>
      </w:r>
      <w:proofErr w:type="spellEnd"/>
      <w:r>
        <w:t xml:space="preserve">, através de planilhas, tabelas, gráficos. Há instituições que não exigem este tópico agora, no projeto. Há outras que exigem, mas em um capítulo separado. Por isso, é importante, se informar sobre quais etapas </w:t>
      </w:r>
      <w:proofErr w:type="spellStart"/>
      <w:r>
        <w:t>seão</w:t>
      </w:r>
      <w:proofErr w:type="spellEnd"/>
      <w:r>
        <w:t xml:space="preserve"> exigidas no </w:t>
      </w:r>
      <w:proofErr w:type="spellStart"/>
      <w:r>
        <w:t>proejto</w:t>
      </w:r>
      <w:proofErr w:type="spellEnd"/>
      <w:r>
        <w:t xml:space="preserve"> pela Instituição de Ensino.</w:t>
      </w:r>
    </w:p>
    <w:p w14:paraId="33855AC9" w14:textId="77777777" w:rsidR="00604884" w:rsidRDefault="00604884" w:rsidP="00604884">
      <w:pPr>
        <w:ind w:firstLine="0"/>
      </w:pPr>
    </w:p>
    <w:p w14:paraId="1DF8A385" w14:textId="77777777" w:rsidR="00604884" w:rsidRDefault="00604884" w:rsidP="00604884">
      <w:pPr>
        <w:pStyle w:val="Ttulo1"/>
        <w:numPr>
          <w:ilvl w:val="0"/>
          <w:numId w:val="0"/>
        </w:numPr>
      </w:pPr>
    </w:p>
    <w:p w14:paraId="11A1BE07" w14:textId="77777777" w:rsidR="00604884" w:rsidRDefault="00604884" w:rsidP="00604884"/>
    <w:p w14:paraId="0503DE26" w14:textId="77777777" w:rsidR="00604884" w:rsidRDefault="00604884" w:rsidP="00604884"/>
    <w:p w14:paraId="006E15D9" w14:textId="77777777" w:rsidR="00604884" w:rsidRDefault="00604884" w:rsidP="00604884"/>
    <w:p w14:paraId="1A48E899" w14:textId="77777777" w:rsidR="00604884" w:rsidRDefault="00604884" w:rsidP="00604884"/>
    <w:p w14:paraId="7A0FE2FD" w14:textId="77777777" w:rsidR="00604884" w:rsidRDefault="00604884" w:rsidP="00604884"/>
    <w:p w14:paraId="4E83EC19" w14:textId="77777777" w:rsidR="00604884" w:rsidRDefault="00604884" w:rsidP="00604884"/>
    <w:p w14:paraId="360557C5" w14:textId="77777777" w:rsidR="00604884" w:rsidRDefault="00604884" w:rsidP="00604884"/>
    <w:p w14:paraId="0604EE7F" w14:textId="77777777" w:rsidR="00604884" w:rsidRDefault="00604884" w:rsidP="00604884"/>
    <w:p w14:paraId="063E2E05" w14:textId="77777777" w:rsidR="00604884" w:rsidRDefault="00604884" w:rsidP="00604884"/>
    <w:p w14:paraId="1A782BEB" w14:textId="77777777" w:rsidR="00604884" w:rsidRDefault="00604884" w:rsidP="00604884"/>
    <w:p w14:paraId="0F398F65" w14:textId="77777777" w:rsidR="00604884" w:rsidRDefault="00604884" w:rsidP="00604884"/>
    <w:p w14:paraId="17D7E1F2" w14:textId="77777777" w:rsidR="00E9440A" w:rsidRDefault="00E9440A" w:rsidP="00626D5E"/>
    <w:p w14:paraId="58D0FF05" w14:textId="47E29310" w:rsidR="00E9440A" w:rsidRDefault="00E9440A" w:rsidP="00E9440A">
      <w:pPr>
        <w:pStyle w:val="Ttulo1"/>
        <w:numPr>
          <w:ilvl w:val="0"/>
          <w:numId w:val="0"/>
        </w:numPr>
      </w:pPr>
      <w:r>
        <w:t>4. DISCUSSÃO E RESULTADOS</w:t>
      </w:r>
    </w:p>
    <w:p w14:paraId="72737D64" w14:textId="77777777" w:rsidR="00E9440A" w:rsidRDefault="00E9440A" w:rsidP="00E9440A">
      <w:pPr>
        <w:ind w:firstLine="0"/>
      </w:pPr>
    </w:p>
    <w:p w14:paraId="7AC470F3" w14:textId="48B49CFA" w:rsidR="00E9440A" w:rsidRDefault="00E9440A" w:rsidP="00E9440A">
      <w:pPr>
        <w:ind w:firstLine="0"/>
      </w:pPr>
      <w:r w:rsidRPr="00E9440A">
        <w:rPr>
          <w:color w:val="FF0000"/>
        </w:rPr>
        <w:lastRenderedPageBreak/>
        <w:t xml:space="preserve">O QUE PRECISA TRER NESTE TÓPICO: </w:t>
      </w:r>
      <w:r w:rsidRPr="00E9440A">
        <w:t xml:space="preserve">O que </w:t>
      </w:r>
      <w:proofErr w:type="spellStart"/>
      <w:r w:rsidRPr="00E9440A">
        <w:t>vc</w:t>
      </w:r>
      <w:proofErr w:type="spellEnd"/>
      <w:r w:rsidRPr="00E9440A">
        <w:t xml:space="preserve"> descobriu?</w:t>
      </w:r>
      <w:r>
        <w:t xml:space="preserve"> O que isso significa? Sua interpretação dos resultados (o famoso tá e daí?) O que isso quer dizer? O que sua pesquisa tem de parecido com as outras pesquisas? O que </w:t>
      </w:r>
      <w:proofErr w:type="spellStart"/>
      <w:r>
        <w:t>vc</w:t>
      </w:r>
      <w:proofErr w:type="spellEnd"/>
      <w:r>
        <w:t xml:space="preserve"> encontrou que contrasta com </w:t>
      </w:r>
      <w:proofErr w:type="spellStart"/>
      <w:r>
        <w:t>outars</w:t>
      </w:r>
      <w:proofErr w:type="spellEnd"/>
      <w:r>
        <w:t xml:space="preserve"> pesquisas? O que </w:t>
      </w:r>
      <w:proofErr w:type="spellStart"/>
      <w:r>
        <w:t>vc</w:t>
      </w:r>
      <w:proofErr w:type="spellEnd"/>
      <w:r>
        <w:t xml:space="preserve"> encontrou que </w:t>
      </w:r>
      <w:proofErr w:type="spellStart"/>
      <w:r>
        <w:t>ningupem</w:t>
      </w:r>
      <w:proofErr w:type="spellEnd"/>
      <w:r>
        <w:t xml:space="preserve"> encontrou ou explicou antes? (Aqui tá o ouro)</w:t>
      </w:r>
    </w:p>
    <w:p w14:paraId="350E09CF" w14:textId="77777777" w:rsidR="00816D85" w:rsidRDefault="00816D85" w:rsidP="00E9440A">
      <w:pPr>
        <w:ind w:firstLine="0"/>
      </w:pPr>
    </w:p>
    <w:p w14:paraId="34C0337A" w14:textId="181ABA00" w:rsidR="00816D85" w:rsidRDefault="00816D85" w:rsidP="00E9440A">
      <w:pPr>
        <w:ind w:firstLine="0"/>
      </w:pPr>
      <w:proofErr w:type="spellStart"/>
      <w:r>
        <w:t>Resulatdos</w:t>
      </w:r>
      <w:proofErr w:type="spellEnd"/>
      <w:r>
        <w:t xml:space="preserve"> compatíveis</w:t>
      </w:r>
    </w:p>
    <w:p w14:paraId="4228ADA3" w14:textId="1A6E1BD7" w:rsidR="00816D85" w:rsidRDefault="00816D85" w:rsidP="00E9440A">
      <w:pPr>
        <w:ind w:firstLine="0"/>
      </w:pPr>
      <w:r>
        <w:t>Resultados contrastantes</w:t>
      </w:r>
    </w:p>
    <w:p w14:paraId="5739BAF6" w14:textId="35CB1093" w:rsidR="00816D85" w:rsidRDefault="00816D85" w:rsidP="00E9440A">
      <w:pPr>
        <w:ind w:firstLine="0"/>
      </w:pPr>
      <w:r>
        <w:t>Resultados inéditos</w:t>
      </w:r>
    </w:p>
    <w:p w14:paraId="3ABAF0F5" w14:textId="5931876F" w:rsidR="00816D85" w:rsidRDefault="00816D85" w:rsidP="00E9440A">
      <w:pPr>
        <w:ind w:firstLine="0"/>
      </w:pPr>
      <w:r>
        <w:t>Recuperar objetivo</w:t>
      </w:r>
    </w:p>
    <w:p w14:paraId="2A73BD41" w14:textId="3A27B864" w:rsidR="00816D85" w:rsidRDefault="00816D85" w:rsidP="00E9440A">
      <w:pPr>
        <w:ind w:firstLine="0"/>
      </w:pPr>
      <w:r>
        <w:t>Recuperar a lacuna</w:t>
      </w:r>
    </w:p>
    <w:p w14:paraId="565B0310" w14:textId="487E587C" w:rsidR="00816D85" w:rsidRPr="00E9440A" w:rsidRDefault="00816D85" w:rsidP="00E9440A">
      <w:pPr>
        <w:ind w:firstLine="0"/>
      </w:pPr>
      <w:proofErr w:type="spellStart"/>
      <w:r>
        <w:t>Apresnetar</w:t>
      </w:r>
      <w:proofErr w:type="spellEnd"/>
      <w:r>
        <w:t xml:space="preserve"> implicações teóricas e práticas</w:t>
      </w:r>
    </w:p>
    <w:p w14:paraId="483A7210" w14:textId="0536A2D6" w:rsidR="00C36F58" w:rsidRDefault="00C36F58" w:rsidP="001972BA">
      <w:pPr>
        <w:ind w:firstLine="0"/>
      </w:pPr>
    </w:p>
    <w:p w14:paraId="6EBC32F5" w14:textId="3D5587CE" w:rsidR="007D2617" w:rsidRPr="00E9440A" w:rsidRDefault="0075769C" w:rsidP="001972BA">
      <w:pPr>
        <w:ind w:firstLine="0"/>
        <w:rPr>
          <w:b/>
          <w:bCs/>
        </w:rPr>
      </w:pPr>
      <w:proofErr w:type="spellStart"/>
      <w:r w:rsidRPr="00E9440A">
        <w:rPr>
          <w:b/>
          <w:bCs/>
        </w:rPr>
        <w:t>Catergorias</w:t>
      </w:r>
      <w:proofErr w:type="spellEnd"/>
      <w:r w:rsidRPr="00E9440A">
        <w:rPr>
          <w:b/>
          <w:bCs/>
        </w:rPr>
        <w:t xml:space="preserve"> de análise dos dados</w:t>
      </w:r>
    </w:p>
    <w:p w14:paraId="1C11A91C" w14:textId="5A2B5287" w:rsidR="00C36F58" w:rsidRDefault="00045DC3" w:rsidP="001972BA">
      <w:pPr>
        <w:ind w:firstLine="0"/>
      </w:pPr>
      <w:r>
        <w:t xml:space="preserve">Aqui você pode informar as categorias de análise dos dados, ou seja, como eles serão </w:t>
      </w:r>
      <w:proofErr w:type="spellStart"/>
      <w:r>
        <w:t>organ</w:t>
      </w:r>
      <w:r w:rsidR="00816D85">
        <w:t>iza</w:t>
      </w:r>
      <w:r>
        <w:t>ados</w:t>
      </w:r>
      <w:proofErr w:type="spellEnd"/>
      <w:r>
        <w:t xml:space="preserve">, através de planilhas, tabelas, gráficos. </w:t>
      </w:r>
      <w:r w:rsidR="00B3139D">
        <w:t xml:space="preserve">Há instituições que não exigem este tópico agora, no projeto. Há outras que exigem, mas em um </w:t>
      </w:r>
      <w:r w:rsidR="00070383">
        <w:t>capítulo</w:t>
      </w:r>
      <w:r w:rsidR="00B3139D">
        <w:t xml:space="preserve"> separado. Por isso, é importante, se informar sobre quais etapas </w:t>
      </w:r>
      <w:proofErr w:type="spellStart"/>
      <w:r w:rsidR="00B3139D">
        <w:t>seão</w:t>
      </w:r>
      <w:proofErr w:type="spellEnd"/>
      <w:r w:rsidR="00B3139D">
        <w:t xml:space="preserve"> exigidas</w:t>
      </w:r>
      <w:r w:rsidR="00070383">
        <w:t xml:space="preserve"> no pro</w:t>
      </w:r>
      <w:r w:rsidR="00816D85">
        <w:t>je</w:t>
      </w:r>
      <w:r w:rsidR="00070383">
        <w:t>to pela Instituição de Ensino.</w:t>
      </w:r>
    </w:p>
    <w:p w14:paraId="084290F4" w14:textId="77777777" w:rsidR="00990619" w:rsidRDefault="00990619" w:rsidP="00990619">
      <w:pPr>
        <w:ind w:firstLine="0"/>
      </w:pPr>
    </w:p>
    <w:p w14:paraId="0E1F3136" w14:textId="44FBDA03" w:rsidR="002628F6" w:rsidRDefault="002628F6" w:rsidP="002628F6">
      <w:pPr>
        <w:pStyle w:val="Ttulo1"/>
        <w:numPr>
          <w:ilvl w:val="0"/>
          <w:numId w:val="0"/>
        </w:numPr>
      </w:pPr>
    </w:p>
    <w:p w14:paraId="0CE78C6B" w14:textId="2A02AADB" w:rsidR="007D2617" w:rsidRDefault="007D2617" w:rsidP="007D2617"/>
    <w:p w14:paraId="4361600F" w14:textId="09AF0AC0" w:rsidR="007D2617" w:rsidRDefault="007D2617" w:rsidP="007D2617"/>
    <w:p w14:paraId="1B3C1F6D" w14:textId="6C8E4A7F" w:rsidR="007D2617" w:rsidRDefault="007D2617" w:rsidP="007D2617"/>
    <w:p w14:paraId="29CCE94B" w14:textId="351E9F2A" w:rsidR="007D2617" w:rsidRDefault="007D2617" w:rsidP="007D2617"/>
    <w:p w14:paraId="72CCDB95" w14:textId="3810CE5A" w:rsidR="007D2617" w:rsidRDefault="007D2617" w:rsidP="007D2617"/>
    <w:p w14:paraId="77C929D5" w14:textId="7B56DA18" w:rsidR="007D2617" w:rsidRDefault="007D2617" w:rsidP="007D2617"/>
    <w:p w14:paraId="4DF9C587" w14:textId="021B9ACC" w:rsidR="007D2617" w:rsidRDefault="007D2617" w:rsidP="007D2617"/>
    <w:p w14:paraId="780E33E9" w14:textId="53EA6D81" w:rsidR="007D2617" w:rsidRDefault="007D2617" w:rsidP="007D2617"/>
    <w:p w14:paraId="6377C202" w14:textId="045A9FE5" w:rsidR="007D2617" w:rsidRDefault="007D2617" w:rsidP="007D2617"/>
    <w:p w14:paraId="23B4CD83" w14:textId="6A3CF2B4" w:rsidR="007D2617" w:rsidRDefault="007D2617" w:rsidP="007D2617"/>
    <w:p w14:paraId="3F37D49C" w14:textId="5BE429C1" w:rsidR="007D2617" w:rsidRDefault="007D2617" w:rsidP="007D2617"/>
    <w:p w14:paraId="5AD8EC92" w14:textId="77777777" w:rsidR="00CD510D" w:rsidRDefault="00CD510D" w:rsidP="007D2617"/>
    <w:p w14:paraId="2DC73DF9" w14:textId="77777777" w:rsidR="00CD510D" w:rsidRDefault="00CD510D" w:rsidP="007D2617"/>
    <w:p w14:paraId="5B22BD15" w14:textId="5EBCC504" w:rsidR="007D2617" w:rsidRDefault="007D2617" w:rsidP="007D2617"/>
    <w:p w14:paraId="3B757299" w14:textId="77777777" w:rsidR="00CD510D" w:rsidRDefault="00CD510D" w:rsidP="007D2617"/>
    <w:p w14:paraId="4FA1328D" w14:textId="77777777" w:rsidR="00CD510D" w:rsidRDefault="00CD510D" w:rsidP="00CD510D"/>
    <w:p w14:paraId="761D34CB" w14:textId="77777777" w:rsidR="00CD510D" w:rsidRPr="00604884" w:rsidRDefault="00CD510D" w:rsidP="00CD510D">
      <w:pPr>
        <w:ind w:firstLine="0"/>
        <w:rPr>
          <w:b/>
          <w:bCs/>
        </w:rPr>
      </w:pPr>
      <w:r>
        <w:t>5</w:t>
      </w:r>
      <w:r w:rsidRPr="00604884">
        <w:rPr>
          <w:b/>
          <w:bCs/>
        </w:rPr>
        <w:t>. CONCLUSÃO:</w:t>
      </w:r>
    </w:p>
    <w:p w14:paraId="597F4D53" w14:textId="77777777" w:rsidR="00CD510D" w:rsidRDefault="00CD510D" w:rsidP="00CD510D"/>
    <w:p w14:paraId="682900F0" w14:textId="57DF1C92" w:rsidR="00AC4E4E" w:rsidRDefault="00AC4E4E" w:rsidP="00CD510D">
      <w:r>
        <w:t>Recuperar o objetivo</w:t>
      </w:r>
    </w:p>
    <w:p w14:paraId="3B4094E1" w14:textId="5384B51A" w:rsidR="00AC4E4E" w:rsidRDefault="00AC4E4E" w:rsidP="00CD510D">
      <w:r>
        <w:t>Síntese do principal resultado</w:t>
      </w:r>
    </w:p>
    <w:p w14:paraId="03C6537B" w14:textId="562F1AEE" w:rsidR="00CD510D" w:rsidRDefault="00CD510D" w:rsidP="00CD510D">
      <w:r>
        <w:t>Breve síntese dos resultados</w:t>
      </w:r>
    </w:p>
    <w:p w14:paraId="6A7D3F7E" w14:textId="77777777" w:rsidR="00CD510D" w:rsidRDefault="00CD510D" w:rsidP="00CD510D">
      <w:r>
        <w:t>Contribuição acadêmica</w:t>
      </w:r>
    </w:p>
    <w:p w14:paraId="61F9AC3F" w14:textId="77777777" w:rsidR="00CD510D" w:rsidRDefault="00CD510D" w:rsidP="00CD510D">
      <w:r>
        <w:t>Contribuição prática (se houver)</w:t>
      </w:r>
    </w:p>
    <w:p w14:paraId="4251E72B" w14:textId="77777777" w:rsidR="00CD510D" w:rsidRDefault="00CD510D" w:rsidP="00CD510D">
      <w:r>
        <w:t>Limitações da pesquisa</w:t>
      </w:r>
    </w:p>
    <w:p w14:paraId="5B1E473E" w14:textId="77777777" w:rsidR="00CD510D" w:rsidRDefault="00CD510D" w:rsidP="00CD510D">
      <w:r>
        <w:t>Indicações para pesquisas futuras</w:t>
      </w:r>
    </w:p>
    <w:p w14:paraId="2E1FDAFB" w14:textId="11E11F72" w:rsidR="00AC4E4E" w:rsidRDefault="00AC4E4E" w:rsidP="00CD510D">
      <w:r>
        <w:t>Fechamento</w:t>
      </w:r>
    </w:p>
    <w:p w14:paraId="36075070" w14:textId="77777777" w:rsidR="00CD510D" w:rsidRDefault="00CD510D" w:rsidP="007D2617"/>
    <w:p w14:paraId="0ADF03FF" w14:textId="28A90370" w:rsidR="007D2617" w:rsidRDefault="007D2617" w:rsidP="007D2617"/>
    <w:p w14:paraId="5F5B4E50" w14:textId="19D147C9" w:rsidR="002628F6" w:rsidRDefault="00CD510D" w:rsidP="002628F6">
      <w:pPr>
        <w:pStyle w:val="Ttulo1"/>
        <w:numPr>
          <w:ilvl w:val="0"/>
          <w:numId w:val="0"/>
        </w:numPr>
      </w:pPr>
      <w:r>
        <w:t>6</w:t>
      </w:r>
      <w:r w:rsidR="00FE70A7">
        <w:t>. CRONOGRAMA</w:t>
      </w:r>
    </w:p>
    <w:p w14:paraId="02BEECA7" w14:textId="77777777" w:rsidR="00686438" w:rsidRDefault="00686438" w:rsidP="00686438"/>
    <w:p w14:paraId="019D599C" w14:textId="04598836" w:rsidR="00686438" w:rsidRDefault="00686438" w:rsidP="00686438">
      <w:pPr>
        <w:jc w:val="center"/>
        <w:rPr>
          <w:b/>
          <w:sz w:val="28"/>
          <w:szCs w:val="28"/>
        </w:rPr>
      </w:pPr>
      <w:bookmarkStart w:id="9" w:name="_heading=h.gjdgxs" w:colFirst="0" w:colLast="0"/>
      <w:bookmarkEnd w:id="9"/>
      <w:r>
        <w:rPr>
          <w:b/>
          <w:sz w:val="36"/>
          <w:szCs w:val="36"/>
        </w:rPr>
        <w:t xml:space="preserve">     </w:t>
      </w:r>
      <w:r>
        <w:rPr>
          <w:b/>
          <w:sz w:val="28"/>
          <w:szCs w:val="28"/>
        </w:rPr>
        <w:t xml:space="preserve">                                   </w:t>
      </w:r>
    </w:p>
    <w:tbl>
      <w:tblPr>
        <w:tblW w:w="11578" w:type="dxa"/>
        <w:tblInd w:w="-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98"/>
        <w:gridCol w:w="266"/>
        <w:gridCol w:w="1126"/>
        <w:gridCol w:w="1102"/>
        <w:gridCol w:w="1073"/>
        <w:gridCol w:w="1086"/>
        <w:gridCol w:w="1136"/>
        <w:gridCol w:w="1195"/>
        <w:gridCol w:w="1230"/>
        <w:gridCol w:w="1066"/>
      </w:tblGrid>
      <w:tr w:rsidR="00686438" w14:paraId="524BCEED" w14:textId="77777777" w:rsidTr="00686438">
        <w:tc>
          <w:tcPr>
            <w:tcW w:w="2298" w:type="dxa"/>
          </w:tcPr>
          <w:p w14:paraId="0C836D7F" w14:textId="77777777" w:rsidR="00686438" w:rsidRDefault="00686438" w:rsidP="0091707D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Atividade</w:t>
            </w:r>
          </w:p>
        </w:tc>
        <w:tc>
          <w:tcPr>
            <w:tcW w:w="266" w:type="dxa"/>
          </w:tcPr>
          <w:p w14:paraId="1E54BA4E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126" w:type="dxa"/>
          </w:tcPr>
          <w:p w14:paraId="337C0519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102" w:type="dxa"/>
          </w:tcPr>
          <w:p w14:paraId="37DC63DA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073" w:type="dxa"/>
          </w:tcPr>
          <w:p w14:paraId="1CEF7EE2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086" w:type="dxa"/>
          </w:tcPr>
          <w:p w14:paraId="2AE37207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136" w:type="dxa"/>
          </w:tcPr>
          <w:p w14:paraId="729A4CC8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195" w:type="dxa"/>
          </w:tcPr>
          <w:p w14:paraId="2480977C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230" w:type="dxa"/>
          </w:tcPr>
          <w:p w14:paraId="74402937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  <w:tc>
          <w:tcPr>
            <w:tcW w:w="1066" w:type="dxa"/>
          </w:tcPr>
          <w:p w14:paraId="5C7A1385" w14:textId="77777777" w:rsidR="00686438" w:rsidRDefault="00686438" w:rsidP="0091707D">
            <w:pPr>
              <w:rPr>
                <w:b/>
              </w:rPr>
            </w:pPr>
            <w:r w:rsidRPr="006E69E3">
              <w:rPr>
                <w:b/>
              </w:rPr>
              <w:t>___/___</w:t>
            </w:r>
          </w:p>
        </w:tc>
      </w:tr>
      <w:tr w:rsidR="00686438" w14:paraId="770DADE7" w14:textId="77777777" w:rsidTr="00686438">
        <w:tc>
          <w:tcPr>
            <w:tcW w:w="2298" w:type="dxa"/>
          </w:tcPr>
          <w:p w14:paraId="414E2C5F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ma e delimitação </w:t>
            </w:r>
          </w:p>
        </w:tc>
        <w:tc>
          <w:tcPr>
            <w:tcW w:w="266" w:type="dxa"/>
          </w:tcPr>
          <w:p w14:paraId="409D4D5E" w14:textId="77777777" w:rsidR="00686438" w:rsidRDefault="00686438" w:rsidP="0091707D"/>
        </w:tc>
        <w:tc>
          <w:tcPr>
            <w:tcW w:w="1126" w:type="dxa"/>
          </w:tcPr>
          <w:p w14:paraId="6DADE4CA" w14:textId="77777777" w:rsidR="00686438" w:rsidRDefault="00686438" w:rsidP="0091707D"/>
        </w:tc>
        <w:tc>
          <w:tcPr>
            <w:tcW w:w="1102" w:type="dxa"/>
          </w:tcPr>
          <w:p w14:paraId="432F0AD3" w14:textId="77777777" w:rsidR="00686438" w:rsidRDefault="00686438" w:rsidP="0091707D"/>
        </w:tc>
        <w:tc>
          <w:tcPr>
            <w:tcW w:w="1073" w:type="dxa"/>
          </w:tcPr>
          <w:p w14:paraId="7EBF1ACA" w14:textId="77777777" w:rsidR="00686438" w:rsidRDefault="00686438" w:rsidP="0091707D"/>
        </w:tc>
        <w:tc>
          <w:tcPr>
            <w:tcW w:w="1086" w:type="dxa"/>
          </w:tcPr>
          <w:p w14:paraId="0473A4EF" w14:textId="77777777" w:rsidR="00686438" w:rsidRDefault="00686438" w:rsidP="0091707D"/>
        </w:tc>
        <w:tc>
          <w:tcPr>
            <w:tcW w:w="1136" w:type="dxa"/>
          </w:tcPr>
          <w:p w14:paraId="638B0784" w14:textId="77777777" w:rsidR="00686438" w:rsidRDefault="00686438" w:rsidP="0091707D"/>
        </w:tc>
        <w:tc>
          <w:tcPr>
            <w:tcW w:w="1195" w:type="dxa"/>
          </w:tcPr>
          <w:p w14:paraId="67AC309D" w14:textId="77777777" w:rsidR="00686438" w:rsidRDefault="00686438" w:rsidP="0091707D"/>
        </w:tc>
        <w:tc>
          <w:tcPr>
            <w:tcW w:w="1230" w:type="dxa"/>
          </w:tcPr>
          <w:p w14:paraId="53D1D2D2" w14:textId="77777777" w:rsidR="00686438" w:rsidRDefault="00686438" w:rsidP="0091707D"/>
        </w:tc>
        <w:tc>
          <w:tcPr>
            <w:tcW w:w="1066" w:type="dxa"/>
          </w:tcPr>
          <w:p w14:paraId="3391AFAF" w14:textId="77777777" w:rsidR="00686438" w:rsidRDefault="00686438" w:rsidP="0091707D"/>
        </w:tc>
      </w:tr>
      <w:tr w:rsidR="00686438" w14:paraId="7E20122C" w14:textId="77777777" w:rsidTr="00686438">
        <w:tc>
          <w:tcPr>
            <w:tcW w:w="2298" w:type="dxa"/>
          </w:tcPr>
          <w:p w14:paraId="62D5753F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finição dos objetivos</w:t>
            </w:r>
          </w:p>
        </w:tc>
        <w:tc>
          <w:tcPr>
            <w:tcW w:w="266" w:type="dxa"/>
          </w:tcPr>
          <w:p w14:paraId="6FCBA02F" w14:textId="77777777" w:rsidR="00686438" w:rsidRDefault="00686438" w:rsidP="0091707D"/>
        </w:tc>
        <w:tc>
          <w:tcPr>
            <w:tcW w:w="1126" w:type="dxa"/>
          </w:tcPr>
          <w:p w14:paraId="71CD26C7" w14:textId="77777777" w:rsidR="00686438" w:rsidRDefault="00686438" w:rsidP="0091707D"/>
        </w:tc>
        <w:tc>
          <w:tcPr>
            <w:tcW w:w="1102" w:type="dxa"/>
          </w:tcPr>
          <w:p w14:paraId="66559C4C" w14:textId="77777777" w:rsidR="00686438" w:rsidRDefault="00686438" w:rsidP="0091707D"/>
        </w:tc>
        <w:tc>
          <w:tcPr>
            <w:tcW w:w="1073" w:type="dxa"/>
          </w:tcPr>
          <w:p w14:paraId="7D5A011F" w14:textId="77777777" w:rsidR="00686438" w:rsidRDefault="00686438" w:rsidP="0091707D"/>
        </w:tc>
        <w:tc>
          <w:tcPr>
            <w:tcW w:w="1086" w:type="dxa"/>
          </w:tcPr>
          <w:p w14:paraId="00EA0996" w14:textId="77777777" w:rsidR="00686438" w:rsidRDefault="00686438" w:rsidP="0091707D"/>
        </w:tc>
        <w:tc>
          <w:tcPr>
            <w:tcW w:w="1136" w:type="dxa"/>
          </w:tcPr>
          <w:p w14:paraId="2D7E74C5" w14:textId="77777777" w:rsidR="00686438" w:rsidRDefault="00686438" w:rsidP="0091707D"/>
        </w:tc>
        <w:tc>
          <w:tcPr>
            <w:tcW w:w="1195" w:type="dxa"/>
          </w:tcPr>
          <w:p w14:paraId="675262A9" w14:textId="77777777" w:rsidR="00686438" w:rsidRDefault="00686438" w:rsidP="0091707D"/>
        </w:tc>
        <w:tc>
          <w:tcPr>
            <w:tcW w:w="1230" w:type="dxa"/>
          </w:tcPr>
          <w:p w14:paraId="5E9FE278" w14:textId="77777777" w:rsidR="00686438" w:rsidRDefault="00686438" w:rsidP="0091707D"/>
        </w:tc>
        <w:tc>
          <w:tcPr>
            <w:tcW w:w="1066" w:type="dxa"/>
          </w:tcPr>
          <w:p w14:paraId="36BFFB7F" w14:textId="77777777" w:rsidR="00686438" w:rsidRDefault="00686438" w:rsidP="0091707D"/>
        </w:tc>
      </w:tr>
      <w:tr w:rsidR="00686438" w14:paraId="2FA6695E" w14:textId="77777777" w:rsidTr="00686438">
        <w:tc>
          <w:tcPr>
            <w:tcW w:w="2298" w:type="dxa"/>
          </w:tcPr>
          <w:p w14:paraId="2F66166D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guntas de Pesquisa</w:t>
            </w:r>
          </w:p>
        </w:tc>
        <w:tc>
          <w:tcPr>
            <w:tcW w:w="266" w:type="dxa"/>
          </w:tcPr>
          <w:p w14:paraId="3E71D31A" w14:textId="77777777" w:rsidR="00686438" w:rsidRDefault="00686438" w:rsidP="0091707D"/>
        </w:tc>
        <w:tc>
          <w:tcPr>
            <w:tcW w:w="1126" w:type="dxa"/>
          </w:tcPr>
          <w:p w14:paraId="2FBC55A7" w14:textId="77777777" w:rsidR="00686438" w:rsidRDefault="00686438" w:rsidP="0091707D"/>
        </w:tc>
        <w:tc>
          <w:tcPr>
            <w:tcW w:w="1102" w:type="dxa"/>
          </w:tcPr>
          <w:p w14:paraId="672EACE6" w14:textId="77777777" w:rsidR="00686438" w:rsidRDefault="00686438" w:rsidP="0091707D"/>
        </w:tc>
        <w:tc>
          <w:tcPr>
            <w:tcW w:w="1073" w:type="dxa"/>
          </w:tcPr>
          <w:p w14:paraId="04ABED78" w14:textId="77777777" w:rsidR="00686438" w:rsidRDefault="00686438" w:rsidP="0091707D"/>
        </w:tc>
        <w:tc>
          <w:tcPr>
            <w:tcW w:w="1086" w:type="dxa"/>
          </w:tcPr>
          <w:p w14:paraId="52C1B603" w14:textId="77777777" w:rsidR="00686438" w:rsidRDefault="00686438" w:rsidP="0091707D"/>
        </w:tc>
        <w:tc>
          <w:tcPr>
            <w:tcW w:w="1136" w:type="dxa"/>
          </w:tcPr>
          <w:p w14:paraId="6C706B60" w14:textId="77777777" w:rsidR="00686438" w:rsidRDefault="00686438" w:rsidP="0091707D"/>
        </w:tc>
        <w:tc>
          <w:tcPr>
            <w:tcW w:w="1195" w:type="dxa"/>
          </w:tcPr>
          <w:p w14:paraId="2FD43D5C" w14:textId="77777777" w:rsidR="00686438" w:rsidRDefault="00686438" w:rsidP="0091707D"/>
        </w:tc>
        <w:tc>
          <w:tcPr>
            <w:tcW w:w="1230" w:type="dxa"/>
          </w:tcPr>
          <w:p w14:paraId="7C42B315" w14:textId="77777777" w:rsidR="00686438" w:rsidRDefault="00686438" w:rsidP="0091707D"/>
        </w:tc>
        <w:tc>
          <w:tcPr>
            <w:tcW w:w="1066" w:type="dxa"/>
          </w:tcPr>
          <w:p w14:paraId="25DD2378" w14:textId="77777777" w:rsidR="00686438" w:rsidRDefault="00686438" w:rsidP="0091707D"/>
        </w:tc>
      </w:tr>
      <w:tr w:rsidR="00686438" w14:paraId="267C0507" w14:textId="77777777" w:rsidTr="00686438">
        <w:tc>
          <w:tcPr>
            <w:tcW w:w="2298" w:type="dxa"/>
          </w:tcPr>
          <w:p w14:paraId="1E250C86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olha do método</w:t>
            </w:r>
          </w:p>
        </w:tc>
        <w:tc>
          <w:tcPr>
            <w:tcW w:w="266" w:type="dxa"/>
          </w:tcPr>
          <w:p w14:paraId="112D2B8E" w14:textId="77777777" w:rsidR="00686438" w:rsidRDefault="00686438" w:rsidP="0091707D"/>
        </w:tc>
        <w:tc>
          <w:tcPr>
            <w:tcW w:w="1126" w:type="dxa"/>
          </w:tcPr>
          <w:p w14:paraId="0CECA6CE" w14:textId="77777777" w:rsidR="00686438" w:rsidRDefault="00686438" w:rsidP="0091707D"/>
        </w:tc>
        <w:tc>
          <w:tcPr>
            <w:tcW w:w="1102" w:type="dxa"/>
          </w:tcPr>
          <w:p w14:paraId="6DC7D37F" w14:textId="77777777" w:rsidR="00686438" w:rsidRDefault="00686438" w:rsidP="0091707D"/>
        </w:tc>
        <w:tc>
          <w:tcPr>
            <w:tcW w:w="1073" w:type="dxa"/>
          </w:tcPr>
          <w:p w14:paraId="2609A4DA" w14:textId="77777777" w:rsidR="00686438" w:rsidRDefault="00686438" w:rsidP="0091707D"/>
        </w:tc>
        <w:tc>
          <w:tcPr>
            <w:tcW w:w="1086" w:type="dxa"/>
          </w:tcPr>
          <w:p w14:paraId="5B060075" w14:textId="77777777" w:rsidR="00686438" w:rsidRDefault="00686438" w:rsidP="0091707D"/>
        </w:tc>
        <w:tc>
          <w:tcPr>
            <w:tcW w:w="1136" w:type="dxa"/>
          </w:tcPr>
          <w:p w14:paraId="104C6A5D" w14:textId="77777777" w:rsidR="00686438" w:rsidRDefault="00686438" w:rsidP="0091707D"/>
        </w:tc>
        <w:tc>
          <w:tcPr>
            <w:tcW w:w="1195" w:type="dxa"/>
          </w:tcPr>
          <w:p w14:paraId="5E992DCD" w14:textId="77777777" w:rsidR="00686438" w:rsidRDefault="00686438" w:rsidP="0091707D"/>
        </w:tc>
        <w:tc>
          <w:tcPr>
            <w:tcW w:w="1230" w:type="dxa"/>
          </w:tcPr>
          <w:p w14:paraId="357EFE45" w14:textId="77777777" w:rsidR="00686438" w:rsidRDefault="00686438" w:rsidP="0091707D"/>
        </w:tc>
        <w:tc>
          <w:tcPr>
            <w:tcW w:w="1066" w:type="dxa"/>
          </w:tcPr>
          <w:p w14:paraId="63ED6D03" w14:textId="77777777" w:rsidR="00686438" w:rsidRDefault="00686438" w:rsidP="0091707D"/>
        </w:tc>
      </w:tr>
      <w:tr w:rsidR="00686438" w14:paraId="3D9F6FD5" w14:textId="77777777" w:rsidTr="00686438">
        <w:tc>
          <w:tcPr>
            <w:tcW w:w="2298" w:type="dxa"/>
          </w:tcPr>
          <w:p w14:paraId="7ED99776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leta dos Dados</w:t>
            </w:r>
          </w:p>
        </w:tc>
        <w:tc>
          <w:tcPr>
            <w:tcW w:w="266" w:type="dxa"/>
          </w:tcPr>
          <w:p w14:paraId="0E77F063" w14:textId="77777777" w:rsidR="00686438" w:rsidRDefault="00686438" w:rsidP="0091707D"/>
        </w:tc>
        <w:tc>
          <w:tcPr>
            <w:tcW w:w="1126" w:type="dxa"/>
          </w:tcPr>
          <w:p w14:paraId="2A4DC67B" w14:textId="77777777" w:rsidR="00686438" w:rsidRDefault="00686438" w:rsidP="0091707D"/>
        </w:tc>
        <w:tc>
          <w:tcPr>
            <w:tcW w:w="1102" w:type="dxa"/>
          </w:tcPr>
          <w:p w14:paraId="04C41F39" w14:textId="77777777" w:rsidR="00686438" w:rsidRDefault="00686438" w:rsidP="0091707D"/>
        </w:tc>
        <w:tc>
          <w:tcPr>
            <w:tcW w:w="1073" w:type="dxa"/>
          </w:tcPr>
          <w:p w14:paraId="72EE8C92" w14:textId="77777777" w:rsidR="00686438" w:rsidRDefault="00686438" w:rsidP="0091707D"/>
        </w:tc>
        <w:tc>
          <w:tcPr>
            <w:tcW w:w="1086" w:type="dxa"/>
          </w:tcPr>
          <w:p w14:paraId="4493A617" w14:textId="77777777" w:rsidR="00686438" w:rsidRDefault="00686438" w:rsidP="0091707D"/>
        </w:tc>
        <w:tc>
          <w:tcPr>
            <w:tcW w:w="1136" w:type="dxa"/>
          </w:tcPr>
          <w:p w14:paraId="6F578D4E" w14:textId="77777777" w:rsidR="00686438" w:rsidRDefault="00686438" w:rsidP="0091707D"/>
        </w:tc>
        <w:tc>
          <w:tcPr>
            <w:tcW w:w="1195" w:type="dxa"/>
          </w:tcPr>
          <w:p w14:paraId="0CD4D815" w14:textId="77777777" w:rsidR="00686438" w:rsidRDefault="00686438" w:rsidP="0091707D"/>
        </w:tc>
        <w:tc>
          <w:tcPr>
            <w:tcW w:w="1230" w:type="dxa"/>
          </w:tcPr>
          <w:p w14:paraId="5C726316" w14:textId="77777777" w:rsidR="00686438" w:rsidRDefault="00686438" w:rsidP="0091707D"/>
        </w:tc>
        <w:tc>
          <w:tcPr>
            <w:tcW w:w="1066" w:type="dxa"/>
          </w:tcPr>
          <w:p w14:paraId="2B502B72" w14:textId="77777777" w:rsidR="00686438" w:rsidRDefault="00686438" w:rsidP="0091707D"/>
        </w:tc>
      </w:tr>
      <w:tr w:rsidR="00686438" w14:paraId="29358B3E" w14:textId="77777777" w:rsidTr="00686438">
        <w:tc>
          <w:tcPr>
            <w:tcW w:w="2298" w:type="dxa"/>
          </w:tcPr>
          <w:p w14:paraId="289219CB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vantamento Ref. Teóricas</w:t>
            </w:r>
          </w:p>
        </w:tc>
        <w:tc>
          <w:tcPr>
            <w:tcW w:w="266" w:type="dxa"/>
          </w:tcPr>
          <w:p w14:paraId="758A472A" w14:textId="77777777" w:rsidR="00686438" w:rsidRDefault="00686438" w:rsidP="0091707D"/>
        </w:tc>
        <w:tc>
          <w:tcPr>
            <w:tcW w:w="1126" w:type="dxa"/>
          </w:tcPr>
          <w:p w14:paraId="54D8FDE2" w14:textId="77777777" w:rsidR="00686438" w:rsidRDefault="00686438" w:rsidP="0091707D"/>
        </w:tc>
        <w:tc>
          <w:tcPr>
            <w:tcW w:w="1102" w:type="dxa"/>
          </w:tcPr>
          <w:p w14:paraId="2390A909" w14:textId="77777777" w:rsidR="00686438" w:rsidRDefault="00686438" w:rsidP="0091707D"/>
        </w:tc>
        <w:tc>
          <w:tcPr>
            <w:tcW w:w="1073" w:type="dxa"/>
          </w:tcPr>
          <w:p w14:paraId="7FB18140" w14:textId="77777777" w:rsidR="00686438" w:rsidRDefault="00686438" w:rsidP="0091707D"/>
        </w:tc>
        <w:tc>
          <w:tcPr>
            <w:tcW w:w="1086" w:type="dxa"/>
          </w:tcPr>
          <w:p w14:paraId="57B88349" w14:textId="77777777" w:rsidR="00686438" w:rsidRDefault="00686438" w:rsidP="0091707D"/>
        </w:tc>
        <w:tc>
          <w:tcPr>
            <w:tcW w:w="1136" w:type="dxa"/>
          </w:tcPr>
          <w:p w14:paraId="5C917E48" w14:textId="77777777" w:rsidR="00686438" w:rsidRDefault="00686438" w:rsidP="0091707D"/>
        </w:tc>
        <w:tc>
          <w:tcPr>
            <w:tcW w:w="1195" w:type="dxa"/>
          </w:tcPr>
          <w:p w14:paraId="54A6662C" w14:textId="77777777" w:rsidR="00686438" w:rsidRDefault="00686438" w:rsidP="0091707D"/>
        </w:tc>
        <w:tc>
          <w:tcPr>
            <w:tcW w:w="1230" w:type="dxa"/>
          </w:tcPr>
          <w:p w14:paraId="0EAA93E8" w14:textId="77777777" w:rsidR="00686438" w:rsidRDefault="00686438" w:rsidP="0091707D"/>
        </w:tc>
        <w:tc>
          <w:tcPr>
            <w:tcW w:w="1066" w:type="dxa"/>
          </w:tcPr>
          <w:p w14:paraId="40F8F0AA" w14:textId="77777777" w:rsidR="00686438" w:rsidRDefault="00686438" w:rsidP="0091707D"/>
        </w:tc>
      </w:tr>
      <w:tr w:rsidR="00686438" w14:paraId="54B94251" w14:textId="77777777" w:rsidTr="00686438">
        <w:tc>
          <w:tcPr>
            <w:tcW w:w="2298" w:type="dxa"/>
          </w:tcPr>
          <w:p w14:paraId="062B8911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rita do trabalho</w:t>
            </w:r>
          </w:p>
        </w:tc>
        <w:tc>
          <w:tcPr>
            <w:tcW w:w="266" w:type="dxa"/>
          </w:tcPr>
          <w:p w14:paraId="7447CE1A" w14:textId="77777777" w:rsidR="00686438" w:rsidRDefault="00686438" w:rsidP="0091707D"/>
        </w:tc>
        <w:tc>
          <w:tcPr>
            <w:tcW w:w="1126" w:type="dxa"/>
          </w:tcPr>
          <w:p w14:paraId="01BAC1F2" w14:textId="77777777" w:rsidR="00686438" w:rsidRDefault="00686438" w:rsidP="0091707D"/>
        </w:tc>
        <w:tc>
          <w:tcPr>
            <w:tcW w:w="1102" w:type="dxa"/>
          </w:tcPr>
          <w:p w14:paraId="74AF162F" w14:textId="77777777" w:rsidR="00686438" w:rsidRDefault="00686438" w:rsidP="0091707D"/>
        </w:tc>
        <w:tc>
          <w:tcPr>
            <w:tcW w:w="1073" w:type="dxa"/>
          </w:tcPr>
          <w:p w14:paraId="7BF30EE5" w14:textId="77777777" w:rsidR="00686438" w:rsidRDefault="00686438" w:rsidP="0091707D"/>
        </w:tc>
        <w:tc>
          <w:tcPr>
            <w:tcW w:w="1086" w:type="dxa"/>
          </w:tcPr>
          <w:p w14:paraId="368F67D8" w14:textId="77777777" w:rsidR="00686438" w:rsidRDefault="00686438" w:rsidP="0091707D"/>
        </w:tc>
        <w:tc>
          <w:tcPr>
            <w:tcW w:w="1136" w:type="dxa"/>
          </w:tcPr>
          <w:p w14:paraId="368F9EAA" w14:textId="77777777" w:rsidR="00686438" w:rsidRDefault="00686438" w:rsidP="0091707D"/>
        </w:tc>
        <w:tc>
          <w:tcPr>
            <w:tcW w:w="1195" w:type="dxa"/>
          </w:tcPr>
          <w:p w14:paraId="3EC6A764" w14:textId="77777777" w:rsidR="00686438" w:rsidRDefault="00686438" w:rsidP="0091707D"/>
        </w:tc>
        <w:tc>
          <w:tcPr>
            <w:tcW w:w="1230" w:type="dxa"/>
          </w:tcPr>
          <w:p w14:paraId="661073AE" w14:textId="77777777" w:rsidR="00686438" w:rsidRDefault="00686438" w:rsidP="0091707D"/>
        </w:tc>
        <w:tc>
          <w:tcPr>
            <w:tcW w:w="1066" w:type="dxa"/>
          </w:tcPr>
          <w:p w14:paraId="2032B793" w14:textId="77777777" w:rsidR="00686438" w:rsidRDefault="00686438" w:rsidP="0091707D"/>
        </w:tc>
      </w:tr>
      <w:tr w:rsidR="00686438" w14:paraId="68D08F37" w14:textId="77777777" w:rsidTr="00686438">
        <w:tc>
          <w:tcPr>
            <w:tcW w:w="2298" w:type="dxa"/>
          </w:tcPr>
          <w:p w14:paraId="6231F4F1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ál. </w:t>
            </w:r>
            <w:proofErr w:type="gramStart"/>
            <w:r>
              <w:rPr>
                <w:sz w:val="20"/>
                <w:szCs w:val="20"/>
              </w:rPr>
              <w:t xml:space="preserve">e  </w:t>
            </w:r>
            <w:proofErr w:type="spellStart"/>
            <w:r>
              <w:rPr>
                <w:sz w:val="20"/>
                <w:szCs w:val="20"/>
              </w:rPr>
              <w:t>inter</w:t>
            </w:r>
            <w:proofErr w:type="spellEnd"/>
            <w:proofErr w:type="gramEnd"/>
            <w:r>
              <w:rPr>
                <w:sz w:val="20"/>
                <w:szCs w:val="20"/>
              </w:rPr>
              <w:t>. dos dados</w:t>
            </w:r>
          </w:p>
        </w:tc>
        <w:tc>
          <w:tcPr>
            <w:tcW w:w="266" w:type="dxa"/>
          </w:tcPr>
          <w:p w14:paraId="02A174C7" w14:textId="77777777" w:rsidR="00686438" w:rsidRDefault="00686438" w:rsidP="0091707D"/>
        </w:tc>
        <w:tc>
          <w:tcPr>
            <w:tcW w:w="1126" w:type="dxa"/>
          </w:tcPr>
          <w:p w14:paraId="0709B4DD" w14:textId="77777777" w:rsidR="00686438" w:rsidRDefault="00686438" w:rsidP="0091707D"/>
        </w:tc>
        <w:tc>
          <w:tcPr>
            <w:tcW w:w="1102" w:type="dxa"/>
          </w:tcPr>
          <w:p w14:paraId="1A6C291A" w14:textId="77777777" w:rsidR="00686438" w:rsidRDefault="00686438" w:rsidP="0091707D"/>
        </w:tc>
        <w:tc>
          <w:tcPr>
            <w:tcW w:w="1073" w:type="dxa"/>
          </w:tcPr>
          <w:p w14:paraId="4271985D" w14:textId="77777777" w:rsidR="00686438" w:rsidRDefault="00686438" w:rsidP="0091707D"/>
        </w:tc>
        <w:tc>
          <w:tcPr>
            <w:tcW w:w="1086" w:type="dxa"/>
          </w:tcPr>
          <w:p w14:paraId="1AEEEEC8" w14:textId="77777777" w:rsidR="00686438" w:rsidRDefault="00686438" w:rsidP="0091707D"/>
        </w:tc>
        <w:tc>
          <w:tcPr>
            <w:tcW w:w="1136" w:type="dxa"/>
          </w:tcPr>
          <w:p w14:paraId="5B4B3949" w14:textId="77777777" w:rsidR="00686438" w:rsidRDefault="00686438" w:rsidP="0091707D"/>
        </w:tc>
        <w:tc>
          <w:tcPr>
            <w:tcW w:w="1195" w:type="dxa"/>
          </w:tcPr>
          <w:p w14:paraId="6FE17C0F" w14:textId="77777777" w:rsidR="00686438" w:rsidRDefault="00686438" w:rsidP="0091707D"/>
        </w:tc>
        <w:tc>
          <w:tcPr>
            <w:tcW w:w="1230" w:type="dxa"/>
          </w:tcPr>
          <w:p w14:paraId="386143C9" w14:textId="77777777" w:rsidR="00686438" w:rsidRDefault="00686438" w:rsidP="0091707D"/>
        </w:tc>
        <w:tc>
          <w:tcPr>
            <w:tcW w:w="1066" w:type="dxa"/>
          </w:tcPr>
          <w:p w14:paraId="06724513" w14:textId="77777777" w:rsidR="00686438" w:rsidRDefault="00686438" w:rsidP="0091707D"/>
        </w:tc>
      </w:tr>
      <w:tr w:rsidR="00686438" w14:paraId="6E0D83FD" w14:textId="77777777" w:rsidTr="00686438">
        <w:tc>
          <w:tcPr>
            <w:tcW w:w="2298" w:type="dxa"/>
          </w:tcPr>
          <w:p w14:paraId="24131C5B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Revisão</w:t>
            </w:r>
          </w:p>
          <w:p w14:paraId="0C338DB4" w14:textId="77777777" w:rsidR="00686438" w:rsidRDefault="00686438" w:rsidP="00686438">
            <w:pPr>
              <w:jc w:val="left"/>
              <w:rPr>
                <w:sz w:val="20"/>
                <w:szCs w:val="20"/>
              </w:rPr>
            </w:pPr>
          </w:p>
        </w:tc>
        <w:tc>
          <w:tcPr>
            <w:tcW w:w="266" w:type="dxa"/>
          </w:tcPr>
          <w:p w14:paraId="19245987" w14:textId="77777777" w:rsidR="00686438" w:rsidRDefault="00686438" w:rsidP="0091707D"/>
        </w:tc>
        <w:tc>
          <w:tcPr>
            <w:tcW w:w="1126" w:type="dxa"/>
          </w:tcPr>
          <w:p w14:paraId="228B5AE6" w14:textId="77777777" w:rsidR="00686438" w:rsidRDefault="00686438" w:rsidP="0091707D"/>
        </w:tc>
        <w:tc>
          <w:tcPr>
            <w:tcW w:w="1102" w:type="dxa"/>
          </w:tcPr>
          <w:p w14:paraId="572AEEA3" w14:textId="77777777" w:rsidR="00686438" w:rsidRDefault="00686438" w:rsidP="0091707D"/>
        </w:tc>
        <w:tc>
          <w:tcPr>
            <w:tcW w:w="1073" w:type="dxa"/>
          </w:tcPr>
          <w:p w14:paraId="2511CF30" w14:textId="77777777" w:rsidR="00686438" w:rsidRDefault="00686438" w:rsidP="0091707D"/>
        </w:tc>
        <w:tc>
          <w:tcPr>
            <w:tcW w:w="1086" w:type="dxa"/>
          </w:tcPr>
          <w:p w14:paraId="37463476" w14:textId="77777777" w:rsidR="00686438" w:rsidRDefault="00686438" w:rsidP="0091707D"/>
        </w:tc>
        <w:tc>
          <w:tcPr>
            <w:tcW w:w="1136" w:type="dxa"/>
          </w:tcPr>
          <w:p w14:paraId="1B576C69" w14:textId="77777777" w:rsidR="00686438" w:rsidRDefault="00686438" w:rsidP="0091707D"/>
        </w:tc>
        <w:tc>
          <w:tcPr>
            <w:tcW w:w="1195" w:type="dxa"/>
          </w:tcPr>
          <w:p w14:paraId="03E6ADF2" w14:textId="77777777" w:rsidR="00686438" w:rsidRDefault="00686438" w:rsidP="0091707D"/>
        </w:tc>
        <w:tc>
          <w:tcPr>
            <w:tcW w:w="1230" w:type="dxa"/>
          </w:tcPr>
          <w:p w14:paraId="43ABE06D" w14:textId="77777777" w:rsidR="00686438" w:rsidRDefault="00686438" w:rsidP="0091707D"/>
        </w:tc>
        <w:tc>
          <w:tcPr>
            <w:tcW w:w="1066" w:type="dxa"/>
          </w:tcPr>
          <w:p w14:paraId="33CD8253" w14:textId="77777777" w:rsidR="00686438" w:rsidRDefault="00686438" w:rsidP="0091707D"/>
        </w:tc>
      </w:tr>
      <w:tr w:rsidR="00686438" w14:paraId="5D806DC5" w14:textId="77777777" w:rsidTr="00686438">
        <w:tc>
          <w:tcPr>
            <w:tcW w:w="2298" w:type="dxa"/>
          </w:tcPr>
          <w:p w14:paraId="178D78F3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Entrega  da</w:t>
            </w:r>
            <w:proofErr w:type="gramEnd"/>
            <w:r>
              <w:rPr>
                <w:sz w:val="20"/>
                <w:szCs w:val="20"/>
              </w:rPr>
              <w:t xml:space="preserve"> versão final</w:t>
            </w:r>
          </w:p>
        </w:tc>
        <w:tc>
          <w:tcPr>
            <w:tcW w:w="266" w:type="dxa"/>
          </w:tcPr>
          <w:p w14:paraId="680A4F8E" w14:textId="77777777" w:rsidR="00686438" w:rsidRDefault="00686438" w:rsidP="0091707D"/>
        </w:tc>
        <w:tc>
          <w:tcPr>
            <w:tcW w:w="1126" w:type="dxa"/>
          </w:tcPr>
          <w:p w14:paraId="6E9AFAC9" w14:textId="77777777" w:rsidR="00686438" w:rsidRDefault="00686438" w:rsidP="0091707D"/>
        </w:tc>
        <w:tc>
          <w:tcPr>
            <w:tcW w:w="1102" w:type="dxa"/>
          </w:tcPr>
          <w:p w14:paraId="4A93E90E" w14:textId="77777777" w:rsidR="00686438" w:rsidRDefault="00686438" w:rsidP="0091707D"/>
        </w:tc>
        <w:tc>
          <w:tcPr>
            <w:tcW w:w="1073" w:type="dxa"/>
          </w:tcPr>
          <w:p w14:paraId="276097A1" w14:textId="77777777" w:rsidR="00686438" w:rsidRDefault="00686438" w:rsidP="0091707D"/>
        </w:tc>
        <w:tc>
          <w:tcPr>
            <w:tcW w:w="1086" w:type="dxa"/>
          </w:tcPr>
          <w:p w14:paraId="3FA5B14A" w14:textId="77777777" w:rsidR="00686438" w:rsidRDefault="00686438" w:rsidP="0091707D"/>
        </w:tc>
        <w:tc>
          <w:tcPr>
            <w:tcW w:w="1136" w:type="dxa"/>
          </w:tcPr>
          <w:p w14:paraId="528F2764" w14:textId="77777777" w:rsidR="00686438" w:rsidRDefault="00686438" w:rsidP="0091707D"/>
        </w:tc>
        <w:tc>
          <w:tcPr>
            <w:tcW w:w="1195" w:type="dxa"/>
          </w:tcPr>
          <w:p w14:paraId="58E71A6B" w14:textId="77777777" w:rsidR="00686438" w:rsidRDefault="00686438" w:rsidP="0091707D"/>
        </w:tc>
        <w:tc>
          <w:tcPr>
            <w:tcW w:w="1230" w:type="dxa"/>
          </w:tcPr>
          <w:p w14:paraId="34ED54B6" w14:textId="77777777" w:rsidR="00686438" w:rsidRDefault="00686438" w:rsidP="0091707D"/>
        </w:tc>
        <w:tc>
          <w:tcPr>
            <w:tcW w:w="1066" w:type="dxa"/>
          </w:tcPr>
          <w:p w14:paraId="0FD79BCB" w14:textId="77777777" w:rsidR="00686438" w:rsidRDefault="00686438" w:rsidP="0091707D"/>
        </w:tc>
      </w:tr>
      <w:tr w:rsidR="00686438" w14:paraId="341FD095" w14:textId="77777777" w:rsidTr="00686438">
        <w:tc>
          <w:tcPr>
            <w:tcW w:w="2298" w:type="dxa"/>
          </w:tcPr>
          <w:p w14:paraId="23001328" w14:textId="77777777" w:rsidR="00686438" w:rsidRDefault="00686438" w:rsidP="00686438">
            <w:pPr>
              <w:ind w:firstLine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efesa da Banca </w:t>
            </w:r>
          </w:p>
        </w:tc>
        <w:tc>
          <w:tcPr>
            <w:tcW w:w="266" w:type="dxa"/>
          </w:tcPr>
          <w:p w14:paraId="6F8C4A68" w14:textId="77777777" w:rsidR="00686438" w:rsidRDefault="00686438" w:rsidP="0091707D"/>
        </w:tc>
        <w:tc>
          <w:tcPr>
            <w:tcW w:w="1126" w:type="dxa"/>
          </w:tcPr>
          <w:p w14:paraId="740F7AC1" w14:textId="77777777" w:rsidR="00686438" w:rsidRDefault="00686438" w:rsidP="0091707D"/>
        </w:tc>
        <w:tc>
          <w:tcPr>
            <w:tcW w:w="1102" w:type="dxa"/>
          </w:tcPr>
          <w:p w14:paraId="10E52B70" w14:textId="77777777" w:rsidR="00686438" w:rsidRDefault="00686438" w:rsidP="0091707D"/>
        </w:tc>
        <w:tc>
          <w:tcPr>
            <w:tcW w:w="1073" w:type="dxa"/>
          </w:tcPr>
          <w:p w14:paraId="42C01BC3" w14:textId="77777777" w:rsidR="00686438" w:rsidRDefault="00686438" w:rsidP="0091707D"/>
        </w:tc>
        <w:tc>
          <w:tcPr>
            <w:tcW w:w="1086" w:type="dxa"/>
          </w:tcPr>
          <w:p w14:paraId="5EF5EAE5" w14:textId="77777777" w:rsidR="00686438" w:rsidRDefault="00686438" w:rsidP="0091707D"/>
        </w:tc>
        <w:tc>
          <w:tcPr>
            <w:tcW w:w="1136" w:type="dxa"/>
          </w:tcPr>
          <w:p w14:paraId="1B4131FA" w14:textId="77777777" w:rsidR="00686438" w:rsidRDefault="00686438" w:rsidP="0091707D"/>
        </w:tc>
        <w:tc>
          <w:tcPr>
            <w:tcW w:w="1195" w:type="dxa"/>
          </w:tcPr>
          <w:p w14:paraId="2F27150B" w14:textId="77777777" w:rsidR="00686438" w:rsidRDefault="00686438" w:rsidP="0091707D"/>
        </w:tc>
        <w:tc>
          <w:tcPr>
            <w:tcW w:w="1230" w:type="dxa"/>
          </w:tcPr>
          <w:p w14:paraId="095F1CF1" w14:textId="77777777" w:rsidR="00686438" w:rsidRDefault="00686438" w:rsidP="0091707D"/>
        </w:tc>
        <w:tc>
          <w:tcPr>
            <w:tcW w:w="1066" w:type="dxa"/>
          </w:tcPr>
          <w:p w14:paraId="20E60A24" w14:textId="77777777" w:rsidR="00686438" w:rsidRDefault="00686438" w:rsidP="0091707D"/>
        </w:tc>
      </w:tr>
    </w:tbl>
    <w:p w14:paraId="4391C53C" w14:textId="77777777" w:rsidR="00686438" w:rsidRDefault="00686438" w:rsidP="00686438"/>
    <w:p w14:paraId="4177DBC3" w14:textId="77777777" w:rsidR="00686438" w:rsidRPr="00686438" w:rsidRDefault="00686438" w:rsidP="00686438"/>
    <w:p w14:paraId="4CD845C7" w14:textId="35CE5A2F" w:rsidR="002628F6" w:rsidRPr="000246D7" w:rsidRDefault="002628F6" w:rsidP="002628F6"/>
    <w:tbl>
      <w:tblPr>
        <w:tblW w:w="90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54"/>
        <w:gridCol w:w="1854"/>
        <w:gridCol w:w="446"/>
        <w:gridCol w:w="446"/>
        <w:gridCol w:w="450"/>
        <w:gridCol w:w="446"/>
        <w:gridCol w:w="447"/>
        <w:gridCol w:w="446"/>
        <w:gridCol w:w="446"/>
        <w:gridCol w:w="446"/>
        <w:gridCol w:w="447"/>
        <w:gridCol w:w="446"/>
        <w:gridCol w:w="446"/>
        <w:gridCol w:w="452"/>
      </w:tblGrid>
      <w:tr w:rsidR="002628F6" w:rsidRPr="000246D7" w14:paraId="5317EFCC" w14:textId="77777777" w:rsidTr="00BC31D4">
        <w:trPr>
          <w:cantSplit/>
          <w:trHeight w:val="109"/>
        </w:trPr>
        <w:tc>
          <w:tcPr>
            <w:tcW w:w="18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  <w:tl2br w:val="nil"/>
            </w:tcBorders>
            <w:shd w:val="clear" w:color="auto" w:fill="auto"/>
            <w:vAlign w:val="bottom"/>
          </w:tcPr>
          <w:p w14:paraId="1FF9C0A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185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  <w:tl2br w:val="nil"/>
            </w:tcBorders>
            <w:shd w:val="clear" w:color="auto" w:fill="auto"/>
          </w:tcPr>
          <w:p w14:paraId="4B60ACF2" w14:textId="41069D53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right"/>
              <w:rPr>
                <w:sz w:val="20"/>
                <w:szCs w:val="20"/>
                <w:lang w:eastAsia="pt-BR"/>
              </w:rPr>
            </w:pPr>
          </w:p>
        </w:tc>
        <w:tc>
          <w:tcPr>
            <w:tcW w:w="4020" w:type="dxa"/>
            <w:gridSpan w:val="9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6D7976E" w14:textId="5E456C1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 xml:space="preserve">Ano </w:t>
            </w:r>
            <w:r w:rsidR="00D607FF">
              <w:rPr>
                <w:b/>
                <w:sz w:val="20"/>
                <w:szCs w:val="20"/>
              </w:rPr>
              <w:t>XXXX</w:t>
            </w:r>
          </w:p>
        </w:tc>
        <w:tc>
          <w:tcPr>
            <w:tcW w:w="1344" w:type="dxa"/>
            <w:gridSpan w:val="3"/>
            <w:tcBorders>
              <w:bottom w:val="single" w:sz="4" w:space="0" w:color="auto"/>
            </w:tcBorders>
            <w:vAlign w:val="center"/>
          </w:tcPr>
          <w:p w14:paraId="27D936CC" w14:textId="77A727DC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 xml:space="preserve">Ano </w:t>
            </w:r>
            <w:r w:rsidR="00D607FF">
              <w:rPr>
                <w:b/>
                <w:sz w:val="20"/>
                <w:szCs w:val="20"/>
              </w:rPr>
              <w:t>XXXX</w:t>
            </w:r>
          </w:p>
        </w:tc>
      </w:tr>
      <w:tr w:rsidR="002628F6" w:rsidRPr="000246D7" w14:paraId="55E739AB" w14:textId="77777777" w:rsidTr="00BC31D4">
        <w:trPr>
          <w:cantSplit/>
          <w:trHeight w:val="736"/>
        </w:trPr>
        <w:tc>
          <w:tcPr>
            <w:tcW w:w="18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  <w:tl2br w:val="nil"/>
            </w:tcBorders>
            <w:shd w:val="clear" w:color="auto" w:fill="auto"/>
            <w:vAlign w:val="bottom"/>
          </w:tcPr>
          <w:p w14:paraId="58574E15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Etapa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nil"/>
            </w:tcBorders>
            <w:shd w:val="clear" w:color="auto" w:fill="auto"/>
            <w:vAlign w:val="bottom"/>
          </w:tcPr>
          <w:p w14:paraId="743FC808" w14:textId="77777777" w:rsidR="002628F6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</w:p>
          <w:p w14:paraId="49743837" w14:textId="77777777" w:rsidR="00C25B54" w:rsidRDefault="00C25B5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</w:p>
          <w:p w14:paraId="285B67D4" w14:textId="73F9991F" w:rsidR="00C25B54" w:rsidRPr="000246D7" w:rsidRDefault="00C25B5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446" w:type="dxa"/>
            <w:tcBorders>
              <w:left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5AAEE9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textDirection w:val="btLr"/>
            <w:vAlign w:val="center"/>
          </w:tcPr>
          <w:p w14:paraId="198F974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50" w:type="dxa"/>
            <w:tcBorders>
              <w:bottom w:val="single" w:sz="4" w:space="0" w:color="auto"/>
            </w:tcBorders>
            <w:textDirection w:val="btLr"/>
            <w:vAlign w:val="center"/>
          </w:tcPr>
          <w:p w14:paraId="34AC689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textDirection w:val="btLr"/>
            <w:vAlign w:val="center"/>
          </w:tcPr>
          <w:p w14:paraId="55367B1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7" w:type="dxa"/>
            <w:tcBorders>
              <w:bottom w:val="single" w:sz="4" w:space="0" w:color="auto"/>
            </w:tcBorders>
            <w:textDirection w:val="btLr"/>
            <w:vAlign w:val="center"/>
          </w:tcPr>
          <w:p w14:paraId="261C3D2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textDirection w:val="btLr"/>
            <w:vAlign w:val="center"/>
          </w:tcPr>
          <w:p w14:paraId="2463C6C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14:paraId="22CEB66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14:paraId="6F38B15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7" w:type="dxa"/>
            <w:tcBorders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14:paraId="6CF900B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textDirection w:val="btLr"/>
            <w:vAlign w:val="center"/>
          </w:tcPr>
          <w:p w14:paraId="279E6FA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textDirection w:val="btLr"/>
          </w:tcPr>
          <w:p w14:paraId="042D886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  <w:tc>
          <w:tcPr>
            <w:tcW w:w="452" w:type="dxa"/>
            <w:tcBorders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14:paraId="61D57B4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left="113" w:right="113" w:firstLine="0"/>
              <w:jc w:val="center"/>
              <w:rPr>
                <w:b/>
                <w:sz w:val="20"/>
                <w:szCs w:val="20"/>
              </w:rPr>
            </w:pPr>
            <w:r w:rsidRPr="000246D7">
              <w:rPr>
                <w:b/>
                <w:sz w:val="20"/>
                <w:szCs w:val="20"/>
              </w:rPr>
              <w:t>Mês</w:t>
            </w:r>
          </w:p>
        </w:tc>
      </w:tr>
      <w:tr w:rsidR="002628F6" w:rsidRPr="000246D7" w14:paraId="052AD979" w14:textId="77777777" w:rsidTr="00BC31D4">
        <w:tc>
          <w:tcPr>
            <w:tcW w:w="370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9C3E06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1</w:t>
            </w: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042B0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F42E0C" w14:textId="3032AE6C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74F2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4B8B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EE9EF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545D5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8CB72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5A4A8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E8DE5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A6F1F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9D97D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D6669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2BD4FAA1" w14:textId="77777777" w:rsidTr="00BC31D4">
        <w:tc>
          <w:tcPr>
            <w:tcW w:w="370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E59AE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b/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2</w:t>
            </w: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7530C5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DCB1A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986DC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B8F6E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E6282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9E7D1D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32966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C1CC1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BF1E7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00972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B4219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17976F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614A3C31" w14:textId="77777777" w:rsidTr="00BC31D4">
        <w:tc>
          <w:tcPr>
            <w:tcW w:w="370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9FCEB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3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21CA8B8D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72587779" w14:textId="235A285F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50" w:type="dxa"/>
            <w:shd w:val="clear" w:color="auto" w:fill="auto"/>
            <w:vAlign w:val="center"/>
          </w:tcPr>
          <w:p w14:paraId="46EC5DF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74DCEE3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5AACBED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02294A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9AC996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D854DF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6E0C14B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0841F46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47B0BC7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6239DFC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52CF80BC" w14:textId="77777777" w:rsidTr="00BC31D4">
        <w:tc>
          <w:tcPr>
            <w:tcW w:w="370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F4036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4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6733A44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4332A04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083C4F4A" w14:textId="54CB94C2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0CBA8EE5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7" w:type="dxa"/>
            <w:shd w:val="clear" w:color="auto" w:fill="auto"/>
            <w:vAlign w:val="center"/>
          </w:tcPr>
          <w:p w14:paraId="6C08A5D4" w14:textId="2116C4EC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22CEB08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E56DDE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158C670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4659255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4F9BA5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B6D951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15FE2B4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13A300AA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7D8A97B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5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48EC3FF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A5FE9BD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3C96B1C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7C3003E0" w14:textId="018D618A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7" w:type="dxa"/>
            <w:shd w:val="clear" w:color="auto" w:fill="auto"/>
            <w:vAlign w:val="center"/>
          </w:tcPr>
          <w:p w14:paraId="5911929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1232CD7C" w14:textId="5F1B1CF1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4201BAD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76A2ED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1F949CD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350D12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E75574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26A1436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479C7AB2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6F5D291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6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63FF0F9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4B059D1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3167A27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FD1854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53F2D5E6" w14:textId="7830ECAF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604C1F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1F928377" w14:textId="1A06211C" w:rsidR="002628F6" w:rsidRPr="000246D7" w:rsidRDefault="007121F5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52CA386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32E3C9C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7BF92E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B73A50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5E8FA43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3E156225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591BE3E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7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1E028AE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296A68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487FDCF1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C4BD71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3487DA36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ACB1478" w14:textId="2E323DCE" w:rsidR="002628F6" w:rsidRPr="000246D7" w:rsidRDefault="00EA65E4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3BDD2B0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2EC90A9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71A8AC5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EE8126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8176F1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160E4FB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716178B4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5562FB8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8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5158854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4BFE75D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7BFCCDDD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C72A00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4472196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845CE6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90CFA0C" w14:textId="6BACE911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61E17F0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7" w:type="dxa"/>
            <w:shd w:val="clear" w:color="auto" w:fill="auto"/>
            <w:vAlign w:val="center"/>
          </w:tcPr>
          <w:p w14:paraId="22D2A26F" w14:textId="46AA9AEC" w:rsidR="002628F6" w:rsidRPr="000246D7" w:rsidRDefault="007121F5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05AE37F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07A5EF0D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03D083EB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0246D7" w14:paraId="4366DC08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4360834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9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68993E9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A03141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4326FCD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49BEA45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31B2739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609629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51180290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12721A3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75421D1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0462E203" w14:textId="6376265D" w:rsidR="002628F6" w:rsidRPr="000246D7" w:rsidRDefault="007121F5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60853AD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dxa"/>
            <w:shd w:val="clear" w:color="auto" w:fill="auto"/>
            <w:vAlign w:val="center"/>
          </w:tcPr>
          <w:p w14:paraId="7230562C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2628F6" w:rsidRPr="0042424C" w14:paraId="13AFC48C" w14:textId="77777777" w:rsidTr="00BC31D4">
        <w:tc>
          <w:tcPr>
            <w:tcW w:w="3708" w:type="dxa"/>
            <w:gridSpan w:val="2"/>
            <w:shd w:val="clear" w:color="auto" w:fill="auto"/>
            <w:vAlign w:val="center"/>
          </w:tcPr>
          <w:p w14:paraId="5C13F71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left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Etapa 10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04FB4BE8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79BC43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auto"/>
            <w:vAlign w:val="center"/>
          </w:tcPr>
          <w:p w14:paraId="6DC46AD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2344B98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1E8DC1F7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F56DF5F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02C413A9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732ED32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shd w:val="clear" w:color="auto" w:fill="auto"/>
            <w:vAlign w:val="center"/>
          </w:tcPr>
          <w:p w14:paraId="37C276DA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  <w:vAlign w:val="center"/>
          </w:tcPr>
          <w:p w14:paraId="3A5651F4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46" w:type="dxa"/>
            <w:shd w:val="clear" w:color="auto" w:fill="auto"/>
            <w:vAlign w:val="center"/>
          </w:tcPr>
          <w:p w14:paraId="1C92BF6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  <w:tc>
          <w:tcPr>
            <w:tcW w:w="452" w:type="dxa"/>
            <w:shd w:val="clear" w:color="auto" w:fill="auto"/>
            <w:vAlign w:val="center"/>
          </w:tcPr>
          <w:p w14:paraId="44C6A4DE" w14:textId="77777777" w:rsidR="002628F6" w:rsidRPr="000246D7" w:rsidRDefault="002628F6" w:rsidP="00BC31D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40" w:lineRule="auto"/>
              <w:ind w:firstLine="0"/>
              <w:jc w:val="center"/>
              <w:rPr>
                <w:sz w:val="20"/>
                <w:szCs w:val="20"/>
              </w:rPr>
            </w:pPr>
            <w:r w:rsidRPr="000246D7">
              <w:rPr>
                <w:sz w:val="20"/>
                <w:szCs w:val="20"/>
              </w:rPr>
              <w:t>X</w:t>
            </w:r>
          </w:p>
        </w:tc>
      </w:tr>
    </w:tbl>
    <w:p w14:paraId="5913F7EA" w14:textId="77777777" w:rsidR="002628F6" w:rsidRPr="0042424C" w:rsidRDefault="002628F6" w:rsidP="002628F6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240" w:lineRule="auto"/>
        <w:ind w:firstLine="0"/>
        <w:jc w:val="left"/>
        <w:rPr>
          <w:b/>
        </w:rPr>
      </w:pPr>
    </w:p>
    <w:p w14:paraId="489316F6" w14:textId="77777777" w:rsidR="007D2617" w:rsidRDefault="007D2617" w:rsidP="007D2617">
      <w:pPr>
        <w:jc w:val="center"/>
        <w:rPr>
          <w:highlight w:val="yellow"/>
        </w:rPr>
      </w:pPr>
    </w:p>
    <w:p w14:paraId="215CB9C7" w14:textId="588D14FF" w:rsidR="000F1AD4" w:rsidRDefault="007D2617" w:rsidP="007D2617">
      <w:pPr>
        <w:jc w:val="center"/>
      </w:pPr>
      <w:r>
        <w:rPr>
          <w:highlight w:val="yellow"/>
        </w:rPr>
        <w:t>(</w:t>
      </w:r>
      <w:r w:rsidR="00D607FF" w:rsidRPr="007D2617">
        <w:rPr>
          <w:highlight w:val="yellow"/>
        </w:rPr>
        <w:t>Adeque o cronograma à sua realidade</w:t>
      </w:r>
    </w:p>
    <w:p w14:paraId="7C020AF3" w14:textId="27F79C01" w:rsidR="00132680" w:rsidRPr="000246D7" w:rsidRDefault="00132680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240" w:lineRule="auto"/>
        <w:ind w:firstLine="0"/>
        <w:jc w:val="left"/>
        <w:rPr>
          <w:rStyle w:val="TtuloChar"/>
        </w:rPr>
      </w:pPr>
    </w:p>
    <w:p w14:paraId="3279C205" w14:textId="37389D46" w:rsidR="0013189C" w:rsidRDefault="0013189C" w:rsidP="00AA0A83">
      <w:pPr>
        <w:pStyle w:val="Ttulo1"/>
        <w:numPr>
          <w:ilvl w:val="0"/>
          <w:numId w:val="0"/>
        </w:numPr>
        <w:rPr>
          <w:rStyle w:val="TtuloChar"/>
          <w:b/>
        </w:rPr>
      </w:pPr>
      <w:bookmarkStart w:id="10" w:name="_Toc1547372"/>
      <w:r w:rsidRPr="000246D7">
        <w:rPr>
          <w:rStyle w:val="TtuloChar"/>
          <w:b/>
        </w:rPr>
        <w:t>REFERÊNCIAS</w:t>
      </w:r>
      <w:bookmarkEnd w:id="10"/>
      <w:r w:rsidR="00AA0A83">
        <w:rPr>
          <w:rStyle w:val="TtuloChar"/>
          <w:b/>
        </w:rPr>
        <w:t xml:space="preserve"> </w:t>
      </w:r>
      <w:r w:rsidR="002B12BB">
        <w:rPr>
          <w:rStyle w:val="TtuloChar"/>
          <w:b/>
        </w:rPr>
        <w:t>BIBLIOGRÁFICAS</w:t>
      </w:r>
    </w:p>
    <w:p w14:paraId="3C63888E" w14:textId="517A8B73" w:rsidR="00B01A64" w:rsidRDefault="00B01A64" w:rsidP="00B01A64"/>
    <w:p w14:paraId="654488C7" w14:textId="35582C87" w:rsidR="00B01A64" w:rsidRPr="00B01A64" w:rsidRDefault="00AA0A83" w:rsidP="00AA0A83">
      <w:pPr>
        <w:ind w:firstLine="708"/>
      </w:pPr>
      <w:r w:rsidRPr="002B12BB">
        <w:rPr>
          <w:highlight w:val="yellow"/>
        </w:rPr>
        <w:t>(</w:t>
      </w:r>
      <w:r w:rsidR="00B01A64" w:rsidRPr="002B12BB">
        <w:rPr>
          <w:highlight w:val="yellow"/>
        </w:rPr>
        <w:t>Indique</w:t>
      </w:r>
      <w:r w:rsidRPr="002B12BB">
        <w:rPr>
          <w:highlight w:val="yellow"/>
        </w:rPr>
        <w:t xml:space="preserve"> </w:t>
      </w:r>
      <w:r w:rsidR="00B01A64" w:rsidRPr="002B12BB">
        <w:rPr>
          <w:highlight w:val="yellow"/>
        </w:rPr>
        <w:t>todos os referenciais citados no projeto em ordem alfabética</w:t>
      </w:r>
      <w:r w:rsidR="002B12BB" w:rsidRPr="002B12BB">
        <w:rPr>
          <w:highlight w:val="yellow"/>
        </w:rPr>
        <w:t>)</w:t>
      </w:r>
    </w:p>
    <w:p w14:paraId="547A7A02" w14:textId="7183BE4E" w:rsidR="00E0713A" w:rsidRPr="000246D7" w:rsidRDefault="00E0713A" w:rsidP="00132680">
      <w:pPr>
        <w:ind w:firstLine="0"/>
        <w:jc w:val="center"/>
        <w:rPr>
          <w:rStyle w:val="TtuloChar"/>
        </w:rPr>
      </w:pPr>
    </w:p>
    <w:p w14:paraId="4259592F" w14:textId="4C1FED38" w:rsidR="005904C9" w:rsidRDefault="00E0713A" w:rsidP="005904C9">
      <w:pPr>
        <w:widowControl w:val="0"/>
        <w:autoSpaceDE w:val="0"/>
        <w:autoSpaceDN w:val="0"/>
        <w:adjustRightInd w:val="0"/>
        <w:spacing w:after="360" w:line="240" w:lineRule="auto"/>
        <w:ind w:firstLine="0"/>
        <w:rPr>
          <w:noProof/>
          <w:szCs w:val="24"/>
        </w:rPr>
      </w:pPr>
      <w:r w:rsidRPr="000246D7">
        <w:rPr>
          <w:rStyle w:val="TtuloChar"/>
        </w:rPr>
        <w:fldChar w:fldCharType="begin" w:fldLock="1"/>
      </w:r>
      <w:r w:rsidRPr="000246D7">
        <w:rPr>
          <w:rStyle w:val="TtuloChar"/>
        </w:rPr>
        <w:instrText xml:space="preserve">ADDIN Mendeley Bibliography CSL_BIBLIOGRAPHY </w:instrText>
      </w:r>
      <w:r w:rsidRPr="000246D7">
        <w:rPr>
          <w:rStyle w:val="TtuloChar"/>
        </w:rPr>
        <w:fldChar w:fldCharType="separate"/>
      </w:r>
      <w:r w:rsidR="00C46591" w:rsidRPr="000246D7">
        <w:rPr>
          <w:noProof/>
          <w:szCs w:val="24"/>
        </w:rPr>
        <w:t>SOBRENOME</w:t>
      </w:r>
      <w:r w:rsidR="005904C9" w:rsidRPr="000246D7">
        <w:rPr>
          <w:noProof/>
          <w:szCs w:val="24"/>
        </w:rPr>
        <w:t xml:space="preserve">, </w:t>
      </w:r>
      <w:r w:rsidR="00C46591" w:rsidRPr="000246D7">
        <w:rPr>
          <w:noProof/>
          <w:szCs w:val="24"/>
        </w:rPr>
        <w:t>Nome do Autor</w:t>
      </w:r>
      <w:r w:rsidR="005904C9" w:rsidRPr="000246D7">
        <w:rPr>
          <w:noProof/>
          <w:szCs w:val="24"/>
        </w:rPr>
        <w:t xml:space="preserve">. </w:t>
      </w:r>
      <w:r w:rsidR="00C46591" w:rsidRPr="000246D7">
        <w:rPr>
          <w:b/>
          <w:bCs/>
          <w:noProof/>
          <w:szCs w:val="24"/>
        </w:rPr>
        <w:t>Título do livro</w:t>
      </w:r>
      <w:r w:rsidR="005904C9" w:rsidRPr="000246D7">
        <w:rPr>
          <w:noProof/>
          <w:szCs w:val="24"/>
        </w:rPr>
        <w:t xml:space="preserve">. </w:t>
      </w:r>
      <w:r w:rsidR="00C46591" w:rsidRPr="000246D7">
        <w:rPr>
          <w:noProof/>
          <w:szCs w:val="24"/>
        </w:rPr>
        <w:t>Cidade</w:t>
      </w:r>
      <w:r w:rsidR="005904C9" w:rsidRPr="000246D7">
        <w:rPr>
          <w:noProof/>
          <w:szCs w:val="24"/>
        </w:rPr>
        <w:t xml:space="preserve">: </w:t>
      </w:r>
      <w:r w:rsidR="00C46591" w:rsidRPr="000246D7">
        <w:rPr>
          <w:noProof/>
          <w:szCs w:val="24"/>
        </w:rPr>
        <w:t>Nome da Editora</w:t>
      </w:r>
      <w:r w:rsidR="005904C9" w:rsidRPr="000246D7">
        <w:rPr>
          <w:noProof/>
          <w:szCs w:val="24"/>
        </w:rPr>
        <w:t xml:space="preserve">, </w:t>
      </w:r>
      <w:r w:rsidR="00C46591" w:rsidRPr="000246D7">
        <w:rPr>
          <w:noProof/>
          <w:szCs w:val="24"/>
        </w:rPr>
        <w:t>ano</w:t>
      </w:r>
      <w:r w:rsidR="005904C9" w:rsidRPr="000246D7">
        <w:rPr>
          <w:noProof/>
          <w:szCs w:val="24"/>
        </w:rPr>
        <w:t xml:space="preserve">. </w:t>
      </w:r>
    </w:p>
    <w:p w14:paraId="2570E5AA" w14:textId="77777777" w:rsidR="00302998" w:rsidRDefault="00302998" w:rsidP="005904C9">
      <w:pPr>
        <w:widowControl w:val="0"/>
        <w:autoSpaceDE w:val="0"/>
        <w:autoSpaceDN w:val="0"/>
        <w:adjustRightInd w:val="0"/>
        <w:spacing w:after="360" w:line="240" w:lineRule="auto"/>
        <w:ind w:firstLine="0"/>
        <w:rPr>
          <w:noProof/>
          <w:szCs w:val="24"/>
        </w:rPr>
      </w:pPr>
    </w:p>
    <w:p w14:paraId="41A3B86D" w14:textId="77777777" w:rsidR="00302998" w:rsidRDefault="00302998" w:rsidP="005904C9">
      <w:pPr>
        <w:widowControl w:val="0"/>
        <w:autoSpaceDE w:val="0"/>
        <w:autoSpaceDN w:val="0"/>
        <w:adjustRightInd w:val="0"/>
        <w:spacing w:after="360" w:line="240" w:lineRule="auto"/>
        <w:ind w:firstLine="0"/>
        <w:rPr>
          <w:noProof/>
          <w:szCs w:val="24"/>
        </w:rPr>
      </w:pPr>
    </w:p>
    <w:p w14:paraId="7BBE9237" w14:textId="7D68E3FA" w:rsidR="00302998" w:rsidRPr="000246D7" w:rsidRDefault="00302998" w:rsidP="005904C9">
      <w:pPr>
        <w:widowControl w:val="0"/>
        <w:autoSpaceDE w:val="0"/>
        <w:autoSpaceDN w:val="0"/>
        <w:adjustRightInd w:val="0"/>
        <w:spacing w:after="360" w:line="240" w:lineRule="auto"/>
        <w:ind w:firstLine="0"/>
        <w:rPr>
          <w:noProof/>
          <w:szCs w:val="24"/>
        </w:rPr>
      </w:pPr>
      <w:r>
        <w:rPr>
          <w:noProof/>
          <w:szCs w:val="24"/>
        </w:rPr>
        <w:t>D</w:t>
      </w:r>
      <w:r w:rsidRPr="00302998">
        <w:rPr>
          <w:noProof/>
          <w:color w:val="FF0000"/>
          <w:szCs w:val="24"/>
        </w:rPr>
        <w:t>ETALHES SOBRE A ESTRUTURAÇÃO DAS FRASES E PARÁGRAFOS;</w:t>
      </w:r>
    </w:p>
    <w:p w14:paraId="0620B6B0" w14:textId="6F4C8CBF" w:rsidR="000756E2" w:rsidRPr="00D45FFE" w:rsidRDefault="00E0713A" w:rsidP="002B12BB">
      <w:pPr>
        <w:ind w:firstLine="0"/>
        <w:jc w:val="left"/>
        <w:rPr>
          <w:rStyle w:val="TtuloChar"/>
          <w:b w:val="0"/>
          <w:bCs/>
          <w:color w:val="FF0000"/>
        </w:rPr>
      </w:pPr>
      <w:r w:rsidRPr="000246D7">
        <w:rPr>
          <w:rStyle w:val="TtuloChar"/>
        </w:rPr>
        <w:fldChar w:fldCharType="end"/>
      </w:r>
      <w:r w:rsidR="00302998" w:rsidRPr="00D45FFE">
        <w:rPr>
          <w:rStyle w:val="TtuloChar"/>
          <w:b w:val="0"/>
          <w:bCs/>
          <w:color w:val="FF0000"/>
        </w:rPr>
        <w:t>Frase 1 – Introdução ao tema que será apresentado no parágrafo</w:t>
      </w:r>
    </w:p>
    <w:p w14:paraId="00F9058A" w14:textId="15F4B269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  <w:r w:rsidRPr="00D45FFE">
        <w:rPr>
          <w:rStyle w:val="TtuloChar"/>
          <w:b w:val="0"/>
          <w:bCs/>
          <w:color w:val="FF0000"/>
        </w:rPr>
        <w:t>Frase 2, 3 e 4 – Desenvolvimento da ideia que foi apresentada na primeira frase</w:t>
      </w:r>
    </w:p>
    <w:p w14:paraId="62DB13A2" w14:textId="13F9057E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  <w:r w:rsidRPr="00D45FFE">
        <w:rPr>
          <w:rStyle w:val="TtuloChar"/>
          <w:b w:val="0"/>
          <w:bCs/>
          <w:color w:val="FF0000"/>
        </w:rPr>
        <w:t>Frase 5 – Fechamento da ideia fazendo link para o próximo parágrafo.</w:t>
      </w:r>
    </w:p>
    <w:p w14:paraId="68A9CDFF" w14:textId="77777777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</w:p>
    <w:p w14:paraId="1106D8D8" w14:textId="582AA7D1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  <w:r w:rsidRPr="00D45FFE">
        <w:rPr>
          <w:rStyle w:val="TtuloChar"/>
          <w:b w:val="0"/>
          <w:bCs/>
          <w:color w:val="FF0000"/>
        </w:rPr>
        <w:lastRenderedPageBreak/>
        <w:t xml:space="preserve">A primeira frase do próximo parágrafo deve ser relacionada com a última frase do parágrafo anterior. É assim que </w:t>
      </w:r>
      <w:proofErr w:type="spellStart"/>
      <w:r w:rsidRPr="00D45FFE">
        <w:rPr>
          <w:rStyle w:val="TtuloChar"/>
          <w:b w:val="0"/>
          <w:bCs/>
          <w:color w:val="FF0000"/>
        </w:rPr>
        <w:t>vc</w:t>
      </w:r>
      <w:proofErr w:type="spellEnd"/>
      <w:r w:rsidRPr="00D45FFE">
        <w:rPr>
          <w:rStyle w:val="TtuloChar"/>
          <w:b w:val="0"/>
          <w:bCs/>
          <w:color w:val="FF0000"/>
        </w:rPr>
        <w:t xml:space="preserve"> terá uma boa transição entre parágrafos (coesão) e vai construir fluidez para o seu texto (progressão). Sabe aquele texto fácil de entender??/ É assim que precisa ser feito...</w:t>
      </w:r>
    </w:p>
    <w:p w14:paraId="59B8DF5B" w14:textId="77777777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</w:p>
    <w:p w14:paraId="3295E581" w14:textId="29896527" w:rsidR="00302998" w:rsidRPr="00D45FFE" w:rsidRDefault="00302998" w:rsidP="002B12BB">
      <w:pPr>
        <w:ind w:firstLine="0"/>
        <w:jc w:val="left"/>
        <w:rPr>
          <w:rStyle w:val="TtuloChar"/>
          <w:b w:val="0"/>
          <w:bCs/>
          <w:color w:val="FF0000"/>
        </w:rPr>
      </w:pPr>
      <w:r w:rsidRPr="00D45FFE">
        <w:rPr>
          <w:rStyle w:val="TtuloChar"/>
          <w:b w:val="0"/>
          <w:bCs/>
          <w:color w:val="FF0000"/>
        </w:rPr>
        <w:t xml:space="preserve">Para fechar, precisamos falar sobre as frases. Frases devem ter no </w:t>
      </w:r>
      <w:proofErr w:type="spellStart"/>
      <w:r w:rsidRPr="00D45FFE">
        <w:rPr>
          <w:rStyle w:val="TtuloChar"/>
          <w:b w:val="0"/>
          <w:bCs/>
          <w:color w:val="FF0000"/>
        </w:rPr>
        <w:t>ma´ximo</w:t>
      </w:r>
      <w:proofErr w:type="spellEnd"/>
      <w:r w:rsidRPr="00D45FFE">
        <w:rPr>
          <w:rStyle w:val="TtuloChar"/>
          <w:b w:val="0"/>
          <w:bCs/>
          <w:color w:val="FF0000"/>
        </w:rPr>
        <w:t xml:space="preserve"> 30 palavras (as referências entre parênteses não entram na conta). Isso evita que </w:t>
      </w:r>
      <w:proofErr w:type="spellStart"/>
      <w:r w:rsidRPr="00D45FFE">
        <w:rPr>
          <w:rStyle w:val="TtuloChar"/>
          <w:b w:val="0"/>
          <w:bCs/>
          <w:color w:val="FF0000"/>
        </w:rPr>
        <w:t>vc</w:t>
      </w:r>
      <w:proofErr w:type="spellEnd"/>
      <w:r w:rsidRPr="00D45FFE">
        <w:rPr>
          <w:rStyle w:val="TtuloChar"/>
          <w:b w:val="0"/>
          <w:bCs/>
          <w:color w:val="FF0000"/>
        </w:rPr>
        <w:t xml:space="preserve"> estenda demais um pensamento e que cometa erros de pontuação – que acabam facilmente com o entendimento de uma boa ideia.</w:t>
      </w:r>
    </w:p>
    <w:p w14:paraId="1AE0E180" w14:textId="5FD33E79" w:rsidR="00302998" w:rsidRPr="00D45FFE" w:rsidRDefault="00302998" w:rsidP="002B12BB">
      <w:pPr>
        <w:ind w:firstLine="0"/>
        <w:jc w:val="left"/>
        <w:rPr>
          <w:b/>
          <w:bCs/>
          <w:color w:val="FF0000"/>
        </w:rPr>
      </w:pPr>
      <w:r w:rsidRPr="00D45FFE">
        <w:rPr>
          <w:rStyle w:val="TtuloChar"/>
          <w:b w:val="0"/>
          <w:bCs/>
          <w:color w:val="FF0000"/>
        </w:rPr>
        <w:t xml:space="preserve">Caso tenha frase </w:t>
      </w:r>
      <w:proofErr w:type="spellStart"/>
      <w:r w:rsidRPr="00D45FFE">
        <w:rPr>
          <w:rStyle w:val="TtuloChar"/>
          <w:b w:val="0"/>
          <w:bCs/>
          <w:color w:val="FF0000"/>
        </w:rPr>
        <w:t>slongas</w:t>
      </w:r>
      <w:proofErr w:type="spellEnd"/>
      <w:r w:rsidRPr="00D45FFE">
        <w:rPr>
          <w:rStyle w:val="TtuloChar"/>
          <w:b w:val="0"/>
          <w:bCs/>
          <w:color w:val="FF0000"/>
        </w:rPr>
        <w:t>, quebre em mais de uma frase, usando conectivos como (ainda mais, ainda, além disso, para além disso, ademais, etc.)</w:t>
      </w:r>
    </w:p>
    <w:sectPr w:rsidR="00302998" w:rsidRPr="00D45FFE" w:rsidSect="004A0AC2">
      <w:headerReference w:type="default" r:id="rId18"/>
      <w:pgSz w:w="11906" w:h="16838" w:code="9"/>
      <w:pgMar w:top="1701" w:right="1134" w:bottom="1134" w:left="1701" w:header="1134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2" w:author="Alaim" w:date="2024-10-18T15:26:00Z" w:initials="A">
    <w:p w14:paraId="04FFEE61" w14:textId="014AA671" w:rsidR="001639CB" w:rsidRDefault="001639CB">
      <w:pPr>
        <w:pStyle w:val="Textodecomentrio"/>
      </w:pPr>
      <w:r>
        <w:rPr>
          <w:rStyle w:val="Refdecomentrio"/>
        </w:rPr>
        <w:annotationRef/>
      </w:r>
      <w:r>
        <w:t>TODAS AS PA´GINAS ATÉ AQUI DEVEM SER FEITAS COM O MODELO TEMPLATE DA UFS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04FFEE6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69661F26" w16cex:dateUtc="2024-10-18T18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04FFEE61" w16cid:durableId="69661F2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809D77" w14:textId="77777777" w:rsidR="0067507C" w:rsidRDefault="0067507C" w:rsidP="00B6269D">
      <w:pPr>
        <w:spacing w:line="240" w:lineRule="auto"/>
      </w:pPr>
      <w:r>
        <w:separator/>
      </w:r>
    </w:p>
  </w:endnote>
  <w:endnote w:type="continuationSeparator" w:id="0">
    <w:p w14:paraId="53E2A9EB" w14:textId="77777777" w:rsidR="0067507C" w:rsidRDefault="0067507C" w:rsidP="00B6269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AB2CF64" w14:textId="77777777" w:rsidR="00C220C2" w:rsidRPr="00B6269D" w:rsidRDefault="00C220C2" w:rsidP="00B6269D">
    <w:pPr>
      <w:ind w:firstLine="0"/>
      <w:rPr>
        <w:sz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A72A14E" w14:textId="77777777" w:rsidR="00C220C2" w:rsidRPr="00B6269D" w:rsidRDefault="00C220C2" w:rsidP="00B6269D">
    <w:pPr>
      <w:ind w:firstLine="0"/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2DA98E2" w14:textId="77777777" w:rsidR="0067507C" w:rsidRDefault="0067507C" w:rsidP="00B6269D">
      <w:pPr>
        <w:spacing w:line="240" w:lineRule="auto"/>
      </w:pPr>
      <w:r>
        <w:separator/>
      </w:r>
    </w:p>
  </w:footnote>
  <w:footnote w:type="continuationSeparator" w:id="0">
    <w:p w14:paraId="639F918A" w14:textId="77777777" w:rsidR="0067507C" w:rsidRDefault="0067507C" w:rsidP="00B6269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829CCE" w14:textId="77777777" w:rsidR="00C220C2" w:rsidRDefault="00C220C2">
    <w:pPr>
      <w:pStyle w:val="Cabealho"/>
      <w:jc w:val="right"/>
    </w:pPr>
  </w:p>
  <w:p w14:paraId="11C660C8" w14:textId="77777777" w:rsidR="00C220C2" w:rsidRPr="005F554D" w:rsidRDefault="00C220C2" w:rsidP="005F554D">
    <w:pPr>
      <w:pStyle w:val="Cabealho"/>
      <w:ind w:firstLine="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0C284A2" w14:textId="15109AAC" w:rsidR="00C220C2" w:rsidRDefault="00C220C2">
    <w:pPr>
      <w:pStyle w:val="Cabealho"/>
      <w:jc w:val="right"/>
    </w:pPr>
  </w:p>
  <w:p w14:paraId="70B8400F" w14:textId="6C22EB90" w:rsidR="00C220C2" w:rsidRPr="005F554D" w:rsidRDefault="00C220C2" w:rsidP="005F554D">
    <w:pPr>
      <w:pStyle w:val="Cabealho"/>
      <w:ind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105765714"/>
      <w:docPartObj>
        <w:docPartGallery w:val="Page Numbers (Top of Page)"/>
        <w:docPartUnique/>
      </w:docPartObj>
    </w:sdtPr>
    <w:sdtContent>
      <w:p w14:paraId="51F0BF0B" w14:textId="295482B7" w:rsidR="00C220C2" w:rsidRDefault="00000000">
        <w:pPr>
          <w:pStyle w:val="Cabealho"/>
          <w:jc w:val="right"/>
        </w:pPr>
      </w:p>
    </w:sdtContent>
  </w:sdt>
  <w:p w14:paraId="1BDDF113" w14:textId="77777777" w:rsidR="00C220C2" w:rsidRPr="005F554D" w:rsidRDefault="00C220C2" w:rsidP="005F554D">
    <w:pPr>
      <w:pStyle w:val="Cabealho"/>
      <w:ind w:firstLine="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441268701"/>
      <w:docPartObj>
        <w:docPartGallery w:val="Page Numbers (Top of Page)"/>
        <w:docPartUnique/>
      </w:docPartObj>
    </w:sdtPr>
    <w:sdtContent>
      <w:p w14:paraId="00BC0E2A" w14:textId="72C4B006" w:rsidR="00C220C2" w:rsidRDefault="00C220C2">
        <w:pPr>
          <w:pStyle w:val="Cabealho"/>
          <w:jc w:val="right"/>
        </w:pPr>
        <w:r w:rsidRPr="00C46804">
          <w:rPr>
            <w:sz w:val="20"/>
          </w:rPr>
          <w:fldChar w:fldCharType="begin"/>
        </w:r>
        <w:r w:rsidRPr="00967DA2">
          <w:rPr>
            <w:sz w:val="20"/>
          </w:rPr>
          <w:instrText>PAGE   \* MERGEFORMAT</w:instrText>
        </w:r>
        <w:r w:rsidRPr="00C46804">
          <w:rPr>
            <w:sz w:val="20"/>
          </w:rPr>
          <w:fldChar w:fldCharType="separate"/>
        </w:r>
        <w:r>
          <w:rPr>
            <w:noProof/>
            <w:sz w:val="20"/>
          </w:rPr>
          <w:t>18</w:t>
        </w:r>
        <w:r w:rsidRPr="00C46804">
          <w:rPr>
            <w:sz w:val="20"/>
          </w:rPr>
          <w:fldChar w:fldCharType="end"/>
        </w:r>
      </w:p>
    </w:sdtContent>
  </w:sdt>
  <w:p w14:paraId="49781110" w14:textId="77777777" w:rsidR="00C220C2" w:rsidRPr="005F554D" w:rsidRDefault="00C220C2" w:rsidP="005F554D">
    <w:pPr>
      <w:pStyle w:val="Cabealho"/>
      <w:ind w:firstLine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A04391"/>
    <w:multiLevelType w:val="hybridMultilevel"/>
    <w:tmpl w:val="972E4F0C"/>
    <w:lvl w:ilvl="0" w:tplc="063EF994">
      <w:start w:val="1"/>
      <w:numFmt w:val="decimal"/>
      <w:suff w:val="space"/>
      <w:lvlText w:val="%1."/>
      <w:lvlJc w:val="left"/>
      <w:pPr>
        <w:ind w:left="851" w:firstLine="0"/>
      </w:pPr>
      <w:rPr>
        <w:rFonts w:hint="default"/>
        <w:b/>
        <w:i w:val="0"/>
      </w:rPr>
    </w:lvl>
    <w:lvl w:ilvl="1" w:tplc="ED4071C0">
      <w:start w:val="1"/>
      <w:numFmt w:val="lowerLetter"/>
      <w:suff w:val="space"/>
      <w:lvlText w:val="%2."/>
      <w:lvlJc w:val="left"/>
      <w:pPr>
        <w:ind w:left="851" w:firstLine="567"/>
      </w:pPr>
      <w:rPr>
        <w:rFonts w:hint="default"/>
      </w:rPr>
    </w:lvl>
    <w:lvl w:ilvl="2" w:tplc="0416001B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 w15:restartNumberingAfterBreak="0">
    <w:nsid w:val="1C0B15A0"/>
    <w:multiLevelType w:val="hybridMultilevel"/>
    <w:tmpl w:val="4B0A0C92"/>
    <w:lvl w:ilvl="0" w:tplc="F95A7DF2">
      <w:start w:val="1"/>
      <w:numFmt w:val="bullet"/>
      <w:lvlText w:val="q"/>
      <w:lvlJc w:val="left"/>
      <w:pPr>
        <w:ind w:left="360" w:hanging="360"/>
      </w:pPr>
      <w:rPr>
        <w:rFonts w:ascii="Wingdings" w:hAnsi="Wingdings" w:hint="default"/>
        <w:caps w:val="0"/>
        <w:strike w:val="0"/>
        <w:dstrike w:val="0"/>
        <w:vanish w:val="0"/>
        <w:sz w:val="28"/>
        <w:vertAlign w:val="baseline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0D237B0"/>
    <w:multiLevelType w:val="hybridMultilevel"/>
    <w:tmpl w:val="1250051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  <w:strike w:val="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6F74EB6"/>
    <w:multiLevelType w:val="hybridMultilevel"/>
    <w:tmpl w:val="D72E90C8"/>
    <w:lvl w:ilvl="0" w:tplc="F95A7DF2">
      <w:start w:val="1"/>
      <w:numFmt w:val="bullet"/>
      <w:lvlText w:val="q"/>
      <w:lvlJc w:val="left"/>
      <w:pPr>
        <w:ind w:left="360" w:hanging="360"/>
      </w:pPr>
      <w:rPr>
        <w:rFonts w:ascii="Wingdings" w:hAnsi="Wingdings" w:hint="default"/>
        <w:caps w:val="0"/>
        <w:strike w:val="0"/>
        <w:dstrike w:val="0"/>
        <w:vanish w:val="0"/>
        <w:sz w:val="28"/>
        <w:vertAlign w:val="baseline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9B64BC6"/>
    <w:multiLevelType w:val="hybridMultilevel"/>
    <w:tmpl w:val="81AC438A"/>
    <w:lvl w:ilvl="0" w:tplc="69AA2908">
      <w:start w:val="2"/>
      <w:numFmt w:val="decimal"/>
      <w:suff w:val="space"/>
      <w:lvlText w:val="Quadro %1"/>
      <w:lvlJc w:val="left"/>
      <w:pPr>
        <w:ind w:left="0" w:firstLine="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z w:val="20"/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50C2C18"/>
    <w:multiLevelType w:val="hybridMultilevel"/>
    <w:tmpl w:val="94C49E12"/>
    <w:lvl w:ilvl="0" w:tplc="F95A7DF2">
      <w:start w:val="1"/>
      <w:numFmt w:val="bullet"/>
      <w:lvlText w:val="q"/>
      <w:lvlJc w:val="left"/>
      <w:pPr>
        <w:ind w:left="360" w:hanging="360"/>
      </w:pPr>
      <w:rPr>
        <w:rFonts w:ascii="Wingdings" w:hAnsi="Wingdings" w:hint="default"/>
        <w:caps w:val="0"/>
        <w:strike w:val="0"/>
        <w:dstrike w:val="0"/>
        <w:vanish w:val="0"/>
        <w:sz w:val="28"/>
        <w:vertAlign w:val="baseline"/>
      </w:rPr>
    </w:lvl>
    <w:lvl w:ilvl="1" w:tplc="041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5F05586"/>
    <w:multiLevelType w:val="hybridMultilevel"/>
    <w:tmpl w:val="2D74327E"/>
    <w:lvl w:ilvl="0" w:tplc="C3F63874">
      <w:start w:val="3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AD10CE"/>
    <w:multiLevelType w:val="multilevel"/>
    <w:tmpl w:val="CE22ADD2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720" w:hanging="720"/>
      </w:pPr>
      <w:rPr>
        <w:rFonts w:hint="default"/>
        <w:b/>
        <w:u w:val="none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4A4755CE"/>
    <w:multiLevelType w:val="hybridMultilevel"/>
    <w:tmpl w:val="3E6E5E14"/>
    <w:lvl w:ilvl="0" w:tplc="2A82014C">
      <w:start w:val="1"/>
      <w:numFmt w:val="upperLetter"/>
      <w:suff w:val="space"/>
      <w:lvlText w:val="APÊNDICE %1"/>
      <w:lvlJc w:val="left"/>
      <w:pPr>
        <w:ind w:left="0" w:firstLine="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0A4CCC"/>
    <w:multiLevelType w:val="hybridMultilevel"/>
    <w:tmpl w:val="7FC4F95E"/>
    <w:lvl w:ilvl="0" w:tplc="0E901C9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trike w:val="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7622457"/>
    <w:multiLevelType w:val="hybridMultilevel"/>
    <w:tmpl w:val="93FCB1F6"/>
    <w:lvl w:ilvl="0" w:tplc="50B0D7EA">
      <w:start w:val="3"/>
      <w:numFmt w:val="upperLetter"/>
      <w:suff w:val="space"/>
      <w:lvlText w:val="APÊNDICE %1"/>
      <w:lvlJc w:val="left"/>
      <w:pPr>
        <w:ind w:left="0" w:firstLine="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8D33A13"/>
    <w:multiLevelType w:val="multilevel"/>
    <w:tmpl w:val="196A3A56"/>
    <w:lvl w:ilvl="0">
      <w:start w:val="1"/>
      <w:numFmt w:val="decimal"/>
      <w:pStyle w:val="Ttulo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Ttulo2"/>
      <w:isLgl/>
      <w:suff w:val="space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Ttulo3"/>
      <w:isLgl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97B6478"/>
    <w:multiLevelType w:val="hybridMultilevel"/>
    <w:tmpl w:val="A0ECE974"/>
    <w:lvl w:ilvl="0" w:tplc="875A2D34">
      <w:start w:val="1"/>
      <w:numFmt w:val="decimal"/>
      <w:suff w:val="space"/>
      <w:lvlText w:val="Quadro %1"/>
      <w:lvlJc w:val="left"/>
      <w:pPr>
        <w:ind w:left="0" w:firstLine="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z w:val="20"/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5866998">
    <w:abstractNumId w:val="5"/>
  </w:num>
  <w:num w:numId="2" w16cid:durableId="23754295">
    <w:abstractNumId w:val="3"/>
  </w:num>
  <w:num w:numId="3" w16cid:durableId="495462094">
    <w:abstractNumId w:val="1"/>
  </w:num>
  <w:num w:numId="4" w16cid:durableId="1549075630">
    <w:abstractNumId w:val="7"/>
  </w:num>
  <w:num w:numId="5" w16cid:durableId="1350791866">
    <w:abstractNumId w:val="9"/>
  </w:num>
  <w:num w:numId="6" w16cid:durableId="1008488219">
    <w:abstractNumId w:val="11"/>
  </w:num>
  <w:num w:numId="7" w16cid:durableId="1299260233">
    <w:abstractNumId w:val="0"/>
  </w:num>
  <w:num w:numId="8" w16cid:durableId="1209881539">
    <w:abstractNumId w:val="8"/>
  </w:num>
  <w:num w:numId="9" w16cid:durableId="913590990">
    <w:abstractNumId w:val="12"/>
  </w:num>
  <w:num w:numId="10" w16cid:durableId="1523741387">
    <w:abstractNumId w:val="4"/>
  </w:num>
  <w:num w:numId="11" w16cid:durableId="1996687303">
    <w:abstractNumId w:val="10"/>
  </w:num>
  <w:num w:numId="12" w16cid:durableId="1972903799">
    <w:abstractNumId w:val="2"/>
  </w:num>
  <w:num w:numId="13" w16cid:durableId="1913730132">
    <w:abstractNumId w:val="11"/>
    <w:lvlOverride w:ilvl="0">
      <w:startOverride w:val="3"/>
    </w:lvlOverride>
    <w:lvlOverride w:ilvl="1">
      <w:startOverride w:val="1"/>
    </w:lvlOverride>
  </w:num>
  <w:num w:numId="14" w16cid:durableId="771364341">
    <w:abstractNumId w:val="11"/>
    <w:lvlOverride w:ilvl="0">
      <w:startOverride w:val="3"/>
    </w:lvlOverride>
    <w:lvlOverride w:ilvl="1">
      <w:startOverride w:val="1"/>
    </w:lvlOverride>
  </w:num>
  <w:num w:numId="15" w16cid:durableId="1062026508">
    <w:abstractNumId w:val="11"/>
    <w:lvlOverride w:ilvl="0">
      <w:startOverride w:val="3"/>
    </w:lvlOverride>
    <w:lvlOverride w:ilvl="1">
      <w:startOverride w:val="2"/>
    </w:lvlOverride>
  </w:num>
  <w:num w:numId="16" w16cid:durableId="1044984313">
    <w:abstractNumId w:val="11"/>
    <w:lvlOverride w:ilvl="0">
      <w:startOverride w:val="3"/>
    </w:lvlOverride>
    <w:lvlOverride w:ilvl="1">
      <w:startOverride w:val="2"/>
    </w:lvlOverride>
  </w:num>
  <w:num w:numId="17" w16cid:durableId="1092242845">
    <w:abstractNumId w:val="11"/>
    <w:lvlOverride w:ilvl="0">
      <w:startOverride w:val="3"/>
    </w:lvlOverride>
    <w:lvlOverride w:ilvl="1">
      <w:startOverride w:val="1"/>
    </w:lvlOverride>
  </w:num>
  <w:num w:numId="18" w16cid:durableId="322392728">
    <w:abstractNumId w:val="6"/>
  </w:num>
  <w:numIdMacAtCleanup w:val="11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Alaim">
    <w15:presenceInfo w15:providerId="None" w15:userId="Alai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E1MTGzMDcyMzIwszBW0lEKTi0uzszPAykwrQUAm/CqfywAAAA="/>
  </w:docVars>
  <w:rsids>
    <w:rsidRoot w:val="000C125A"/>
    <w:rsid w:val="00000587"/>
    <w:rsid w:val="00000712"/>
    <w:rsid w:val="00000BD2"/>
    <w:rsid w:val="00000C24"/>
    <w:rsid w:val="00000CFC"/>
    <w:rsid w:val="0000194A"/>
    <w:rsid w:val="000023F9"/>
    <w:rsid w:val="000028AC"/>
    <w:rsid w:val="00002E2A"/>
    <w:rsid w:val="00002F44"/>
    <w:rsid w:val="00003863"/>
    <w:rsid w:val="0000403D"/>
    <w:rsid w:val="000044D5"/>
    <w:rsid w:val="00004B4C"/>
    <w:rsid w:val="0000505B"/>
    <w:rsid w:val="00005DB0"/>
    <w:rsid w:val="00005F9D"/>
    <w:rsid w:val="000064C5"/>
    <w:rsid w:val="00006CFC"/>
    <w:rsid w:val="0000707A"/>
    <w:rsid w:val="000072F3"/>
    <w:rsid w:val="000078BB"/>
    <w:rsid w:val="0000791F"/>
    <w:rsid w:val="00007FB2"/>
    <w:rsid w:val="00010056"/>
    <w:rsid w:val="00010401"/>
    <w:rsid w:val="00010B83"/>
    <w:rsid w:val="00010CED"/>
    <w:rsid w:val="00010F46"/>
    <w:rsid w:val="000112AE"/>
    <w:rsid w:val="000112D5"/>
    <w:rsid w:val="000114B1"/>
    <w:rsid w:val="000115BD"/>
    <w:rsid w:val="00011DF5"/>
    <w:rsid w:val="00011FD4"/>
    <w:rsid w:val="00012092"/>
    <w:rsid w:val="000123AF"/>
    <w:rsid w:val="000127F3"/>
    <w:rsid w:val="00012800"/>
    <w:rsid w:val="00012E17"/>
    <w:rsid w:val="00012E77"/>
    <w:rsid w:val="0001301B"/>
    <w:rsid w:val="00013380"/>
    <w:rsid w:val="00013BF2"/>
    <w:rsid w:val="00013C20"/>
    <w:rsid w:val="00014330"/>
    <w:rsid w:val="00014A4B"/>
    <w:rsid w:val="00014BB2"/>
    <w:rsid w:val="00014C72"/>
    <w:rsid w:val="000152C0"/>
    <w:rsid w:val="00015D09"/>
    <w:rsid w:val="00015E54"/>
    <w:rsid w:val="000168CE"/>
    <w:rsid w:val="00016D33"/>
    <w:rsid w:val="000203C5"/>
    <w:rsid w:val="00020ECD"/>
    <w:rsid w:val="0002122B"/>
    <w:rsid w:val="00021E63"/>
    <w:rsid w:val="000227A8"/>
    <w:rsid w:val="00022B54"/>
    <w:rsid w:val="00022D83"/>
    <w:rsid w:val="00023757"/>
    <w:rsid w:val="00023932"/>
    <w:rsid w:val="00023A7E"/>
    <w:rsid w:val="00023B44"/>
    <w:rsid w:val="000246D7"/>
    <w:rsid w:val="00024A7A"/>
    <w:rsid w:val="00024E55"/>
    <w:rsid w:val="00025062"/>
    <w:rsid w:val="0002595F"/>
    <w:rsid w:val="00025CDD"/>
    <w:rsid w:val="000260C3"/>
    <w:rsid w:val="000262E7"/>
    <w:rsid w:val="0002689A"/>
    <w:rsid w:val="00026C4F"/>
    <w:rsid w:val="00026D56"/>
    <w:rsid w:val="00026F8B"/>
    <w:rsid w:val="000270FA"/>
    <w:rsid w:val="000271D5"/>
    <w:rsid w:val="000272E9"/>
    <w:rsid w:val="000273FF"/>
    <w:rsid w:val="00027564"/>
    <w:rsid w:val="00027887"/>
    <w:rsid w:val="000278F9"/>
    <w:rsid w:val="000279CA"/>
    <w:rsid w:val="00027D98"/>
    <w:rsid w:val="000300E5"/>
    <w:rsid w:val="000302CB"/>
    <w:rsid w:val="00030CEC"/>
    <w:rsid w:val="000311D0"/>
    <w:rsid w:val="00031438"/>
    <w:rsid w:val="000325F8"/>
    <w:rsid w:val="000326E2"/>
    <w:rsid w:val="00032AD7"/>
    <w:rsid w:val="00033551"/>
    <w:rsid w:val="00033812"/>
    <w:rsid w:val="00033BAF"/>
    <w:rsid w:val="00033BB5"/>
    <w:rsid w:val="000351EA"/>
    <w:rsid w:val="000356E6"/>
    <w:rsid w:val="00035E3B"/>
    <w:rsid w:val="0003695E"/>
    <w:rsid w:val="00036A26"/>
    <w:rsid w:val="00040312"/>
    <w:rsid w:val="000403E6"/>
    <w:rsid w:val="00040634"/>
    <w:rsid w:val="00040A8F"/>
    <w:rsid w:val="00040CC2"/>
    <w:rsid w:val="000411A7"/>
    <w:rsid w:val="000412F9"/>
    <w:rsid w:val="0004152E"/>
    <w:rsid w:val="00041A03"/>
    <w:rsid w:val="00041BB9"/>
    <w:rsid w:val="00041BF2"/>
    <w:rsid w:val="000421B8"/>
    <w:rsid w:val="000421F5"/>
    <w:rsid w:val="00042463"/>
    <w:rsid w:val="00042CA8"/>
    <w:rsid w:val="00043197"/>
    <w:rsid w:val="000434E2"/>
    <w:rsid w:val="00043ABF"/>
    <w:rsid w:val="00043D96"/>
    <w:rsid w:val="0004494D"/>
    <w:rsid w:val="00045DC3"/>
    <w:rsid w:val="000461CC"/>
    <w:rsid w:val="00046D43"/>
    <w:rsid w:val="000471AA"/>
    <w:rsid w:val="00047DF3"/>
    <w:rsid w:val="00047FCB"/>
    <w:rsid w:val="000503C8"/>
    <w:rsid w:val="00050527"/>
    <w:rsid w:val="00050CDA"/>
    <w:rsid w:val="00050D1F"/>
    <w:rsid w:val="00050FCE"/>
    <w:rsid w:val="0005120D"/>
    <w:rsid w:val="00051E79"/>
    <w:rsid w:val="0005272F"/>
    <w:rsid w:val="00052D71"/>
    <w:rsid w:val="00052E49"/>
    <w:rsid w:val="000530C2"/>
    <w:rsid w:val="0005481A"/>
    <w:rsid w:val="00054994"/>
    <w:rsid w:val="00054CA8"/>
    <w:rsid w:val="00054EDD"/>
    <w:rsid w:val="000558CE"/>
    <w:rsid w:val="000566C5"/>
    <w:rsid w:val="00057259"/>
    <w:rsid w:val="0005768F"/>
    <w:rsid w:val="00057C63"/>
    <w:rsid w:val="00060E81"/>
    <w:rsid w:val="00061101"/>
    <w:rsid w:val="000611DD"/>
    <w:rsid w:val="000612B5"/>
    <w:rsid w:val="000615F4"/>
    <w:rsid w:val="00061B58"/>
    <w:rsid w:val="00061F10"/>
    <w:rsid w:val="0006238B"/>
    <w:rsid w:val="00063C48"/>
    <w:rsid w:val="00063DF5"/>
    <w:rsid w:val="000641DE"/>
    <w:rsid w:val="0006479E"/>
    <w:rsid w:val="00064D1F"/>
    <w:rsid w:val="00065AB6"/>
    <w:rsid w:val="00066662"/>
    <w:rsid w:val="000667F0"/>
    <w:rsid w:val="00066927"/>
    <w:rsid w:val="00066A08"/>
    <w:rsid w:val="000679C7"/>
    <w:rsid w:val="0007011F"/>
    <w:rsid w:val="00070383"/>
    <w:rsid w:val="000708B4"/>
    <w:rsid w:val="00071084"/>
    <w:rsid w:val="000713D9"/>
    <w:rsid w:val="000723E1"/>
    <w:rsid w:val="000728F2"/>
    <w:rsid w:val="00072997"/>
    <w:rsid w:val="00072AE3"/>
    <w:rsid w:val="00072BB5"/>
    <w:rsid w:val="00072C43"/>
    <w:rsid w:val="0007356C"/>
    <w:rsid w:val="00073605"/>
    <w:rsid w:val="000738BB"/>
    <w:rsid w:val="00073E99"/>
    <w:rsid w:val="00073FB6"/>
    <w:rsid w:val="00073FD2"/>
    <w:rsid w:val="00074893"/>
    <w:rsid w:val="000748BB"/>
    <w:rsid w:val="00074F51"/>
    <w:rsid w:val="00074FA2"/>
    <w:rsid w:val="00075032"/>
    <w:rsid w:val="000750BB"/>
    <w:rsid w:val="0007553F"/>
    <w:rsid w:val="000756E2"/>
    <w:rsid w:val="0007692E"/>
    <w:rsid w:val="00076982"/>
    <w:rsid w:val="00076DF5"/>
    <w:rsid w:val="00077022"/>
    <w:rsid w:val="0007705A"/>
    <w:rsid w:val="000775AF"/>
    <w:rsid w:val="00077BE9"/>
    <w:rsid w:val="00077E62"/>
    <w:rsid w:val="00080548"/>
    <w:rsid w:val="00080991"/>
    <w:rsid w:val="00080D32"/>
    <w:rsid w:val="00081239"/>
    <w:rsid w:val="000812A1"/>
    <w:rsid w:val="0008170A"/>
    <w:rsid w:val="00081C61"/>
    <w:rsid w:val="00081E24"/>
    <w:rsid w:val="00082008"/>
    <w:rsid w:val="00082142"/>
    <w:rsid w:val="00082B06"/>
    <w:rsid w:val="00082DBC"/>
    <w:rsid w:val="000844D4"/>
    <w:rsid w:val="000848E7"/>
    <w:rsid w:val="00085463"/>
    <w:rsid w:val="0008634A"/>
    <w:rsid w:val="000869FA"/>
    <w:rsid w:val="00087AA9"/>
    <w:rsid w:val="00090FEE"/>
    <w:rsid w:val="000911E1"/>
    <w:rsid w:val="00091D20"/>
    <w:rsid w:val="00091DF5"/>
    <w:rsid w:val="000939C3"/>
    <w:rsid w:val="00093AE8"/>
    <w:rsid w:val="00094510"/>
    <w:rsid w:val="00094552"/>
    <w:rsid w:val="00094C29"/>
    <w:rsid w:val="00095158"/>
    <w:rsid w:val="00095F3A"/>
    <w:rsid w:val="000961D0"/>
    <w:rsid w:val="00096421"/>
    <w:rsid w:val="00096BAA"/>
    <w:rsid w:val="00096E59"/>
    <w:rsid w:val="00097133"/>
    <w:rsid w:val="000974B1"/>
    <w:rsid w:val="000A071B"/>
    <w:rsid w:val="000A0CA6"/>
    <w:rsid w:val="000A0DC1"/>
    <w:rsid w:val="000A192A"/>
    <w:rsid w:val="000A1C70"/>
    <w:rsid w:val="000A1F7C"/>
    <w:rsid w:val="000A227B"/>
    <w:rsid w:val="000A2433"/>
    <w:rsid w:val="000A31CC"/>
    <w:rsid w:val="000A3E87"/>
    <w:rsid w:val="000A3ECB"/>
    <w:rsid w:val="000A3FE1"/>
    <w:rsid w:val="000A4141"/>
    <w:rsid w:val="000A419D"/>
    <w:rsid w:val="000A591F"/>
    <w:rsid w:val="000A5C1C"/>
    <w:rsid w:val="000A60A3"/>
    <w:rsid w:val="000A6A4B"/>
    <w:rsid w:val="000A6B9E"/>
    <w:rsid w:val="000A6DB5"/>
    <w:rsid w:val="000A6DD3"/>
    <w:rsid w:val="000A6E39"/>
    <w:rsid w:val="000A716C"/>
    <w:rsid w:val="000A73A2"/>
    <w:rsid w:val="000A7515"/>
    <w:rsid w:val="000A7B0F"/>
    <w:rsid w:val="000B03C1"/>
    <w:rsid w:val="000B0698"/>
    <w:rsid w:val="000B0BBE"/>
    <w:rsid w:val="000B1A18"/>
    <w:rsid w:val="000B2141"/>
    <w:rsid w:val="000B2AE7"/>
    <w:rsid w:val="000B313A"/>
    <w:rsid w:val="000B31E3"/>
    <w:rsid w:val="000B33EE"/>
    <w:rsid w:val="000B3788"/>
    <w:rsid w:val="000B3C85"/>
    <w:rsid w:val="000B3D59"/>
    <w:rsid w:val="000B4191"/>
    <w:rsid w:val="000B4677"/>
    <w:rsid w:val="000B4DD1"/>
    <w:rsid w:val="000B4E1F"/>
    <w:rsid w:val="000B5008"/>
    <w:rsid w:val="000B5069"/>
    <w:rsid w:val="000B572A"/>
    <w:rsid w:val="000B5D58"/>
    <w:rsid w:val="000B615A"/>
    <w:rsid w:val="000B696C"/>
    <w:rsid w:val="000B7494"/>
    <w:rsid w:val="000B754A"/>
    <w:rsid w:val="000C0281"/>
    <w:rsid w:val="000C0430"/>
    <w:rsid w:val="000C0AA5"/>
    <w:rsid w:val="000C0E48"/>
    <w:rsid w:val="000C0EB5"/>
    <w:rsid w:val="000C0F12"/>
    <w:rsid w:val="000C125A"/>
    <w:rsid w:val="000C1E9A"/>
    <w:rsid w:val="000C2104"/>
    <w:rsid w:val="000C3240"/>
    <w:rsid w:val="000C3399"/>
    <w:rsid w:val="000C339B"/>
    <w:rsid w:val="000C3BE4"/>
    <w:rsid w:val="000C46D4"/>
    <w:rsid w:val="000C494D"/>
    <w:rsid w:val="000C4D76"/>
    <w:rsid w:val="000C4EDC"/>
    <w:rsid w:val="000C4F54"/>
    <w:rsid w:val="000C5704"/>
    <w:rsid w:val="000C5826"/>
    <w:rsid w:val="000C6094"/>
    <w:rsid w:val="000C6B1B"/>
    <w:rsid w:val="000C70EB"/>
    <w:rsid w:val="000C71CE"/>
    <w:rsid w:val="000C76DD"/>
    <w:rsid w:val="000C780F"/>
    <w:rsid w:val="000D0F4D"/>
    <w:rsid w:val="000D0F7E"/>
    <w:rsid w:val="000D1232"/>
    <w:rsid w:val="000D12C0"/>
    <w:rsid w:val="000D1730"/>
    <w:rsid w:val="000D1AC7"/>
    <w:rsid w:val="000D2310"/>
    <w:rsid w:val="000D24A1"/>
    <w:rsid w:val="000D2A65"/>
    <w:rsid w:val="000D2FFB"/>
    <w:rsid w:val="000D310E"/>
    <w:rsid w:val="000D328F"/>
    <w:rsid w:val="000D3547"/>
    <w:rsid w:val="000D3936"/>
    <w:rsid w:val="000D3AF9"/>
    <w:rsid w:val="000D3EAB"/>
    <w:rsid w:val="000D4102"/>
    <w:rsid w:val="000D4675"/>
    <w:rsid w:val="000D47DD"/>
    <w:rsid w:val="000D488A"/>
    <w:rsid w:val="000D5948"/>
    <w:rsid w:val="000D5D5C"/>
    <w:rsid w:val="000D61F4"/>
    <w:rsid w:val="000D6518"/>
    <w:rsid w:val="000D6A2A"/>
    <w:rsid w:val="000D6C01"/>
    <w:rsid w:val="000D6C87"/>
    <w:rsid w:val="000D70BB"/>
    <w:rsid w:val="000D7438"/>
    <w:rsid w:val="000D753D"/>
    <w:rsid w:val="000E0DE3"/>
    <w:rsid w:val="000E270D"/>
    <w:rsid w:val="000E296D"/>
    <w:rsid w:val="000E2C72"/>
    <w:rsid w:val="000E330A"/>
    <w:rsid w:val="000E34F6"/>
    <w:rsid w:val="000E391C"/>
    <w:rsid w:val="000E3B9A"/>
    <w:rsid w:val="000E45DA"/>
    <w:rsid w:val="000E4935"/>
    <w:rsid w:val="000E4B3C"/>
    <w:rsid w:val="000E4C39"/>
    <w:rsid w:val="000E4D20"/>
    <w:rsid w:val="000E58F9"/>
    <w:rsid w:val="000E5C5E"/>
    <w:rsid w:val="000E6B14"/>
    <w:rsid w:val="000E6CD3"/>
    <w:rsid w:val="000E6EF9"/>
    <w:rsid w:val="000E7027"/>
    <w:rsid w:val="000E75E3"/>
    <w:rsid w:val="000E76B0"/>
    <w:rsid w:val="000E7D29"/>
    <w:rsid w:val="000F0001"/>
    <w:rsid w:val="000F0531"/>
    <w:rsid w:val="000F0D33"/>
    <w:rsid w:val="000F0D65"/>
    <w:rsid w:val="000F0D6F"/>
    <w:rsid w:val="000F10F4"/>
    <w:rsid w:val="000F1AD4"/>
    <w:rsid w:val="000F1DCE"/>
    <w:rsid w:val="000F2E02"/>
    <w:rsid w:val="000F2EA7"/>
    <w:rsid w:val="000F33BB"/>
    <w:rsid w:val="000F340F"/>
    <w:rsid w:val="000F3472"/>
    <w:rsid w:val="000F3534"/>
    <w:rsid w:val="000F372D"/>
    <w:rsid w:val="000F388A"/>
    <w:rsid w:val="000F38C8"/>
    <w:rsid w:val="000F3A70"/>
    <w:rsid w:val="000F3DB3"/>
    <w:rsid w:val="000F3E5A"/>
    <w:rsid w:val="000F3FF4"/>
    <w:rsid w:val="000F42B2"/>
    <w:rsid w:val="000F4D2A"/>
    <w:rsid w:val="000F5063"/>
    <w:rsid w:val="000F53B0"/>
    <w:rsid w:val="000F568A"/>
    <w:rsid w:val="000F5814"/>
    <w:rsid w:val="000F5990"/>
    <w:rsid w:val="000F609D"/>
    <w:rsid w:val="000F65EC"/>
    <w:rsid w:val="000F6E91"/>
    <w:rsid w:val="000F730D"/>
    <w:rsid w:val="000F75F8"/>
    <w:rsid w:val="000F7B55"/>
    <w:rsid w:val="000F7E8C"/>
    <w:rsid w:val="0010060B"/>
    <w:rsid w:val="00101774"/>
    <w:rsid w:val="001027CB"/>
    <w:rsid w:val="001029D5"/>
    <w:rsid w:val="00102C8D"/>
    <w:rsid w:val="00103497"/>
    <w:rsid w:val="00103E0B"/>
    <w:rsid w:val="0010415E"/>
    <w:rsid w:val="0010469E"/>
    <w:rsid w:val="001049F1"/>
    <w:rsid w:val="00104ACD"/>
    <w:rsid w:val="0010546A"/>
    <w:rsid w:val="0010570B"/>
    <w:rsid w:val="00105C7F"/>
    <w:rsid w:val="00105E69"/>
    <w:rsid w:val="00105EE3"/>
    <w:rsid w:val="00106326"/>
    <w:rsid w:val="00106C25"/>
    <w:rsid w:val="00107C5A"/>
    <w:rsid w:val="00110D53"/>
    <w:rsid w:val="00110E7B"/>
    <w:rsid w:val="001112F4"/>
    <w:rsid w:val="0011158A"/>
    <w:rsid w:val="00111740"/>
    <w:rsid w:val="00111A86"/>
    <w:rsid w:val="00112246"/>
    <w:rsid w:val="00113790"/>
    <w:rsid w:val="00115528"/>
    <w:rsid w:val="00116DE0"/>
    <w:rsid w:val="001171B2"/>
    <w:rsid w:val="0011762A"/>
    <w:rsid w:val="00117CCA"/>
    <w:rsid w:val="00120672"/>
    <w:rsid w:val="001208E6"/>
    <w:rsid w:val="001210BF"/>
    <w:rsid w:val="00121844"/>
    <w:rsid w:val="00121F71"/>
    <w:rsid w:val="0012293B"/>
    <w:rsid w:val="00122ECB"/>
    <w:rsid w:val="00123312"/>
    <w:rsid w:val="00123CD5"/>
    <w:rsid w:val="00124014"/>
    <w:rsid w:val="00124243"/>
    <w:rsid w:val="00125609"/>
    <w:rsid w:val="0012583D"/>
    <w:rsid w:val="00125BE9"/>
    <w:rsid w:val="001260CA"/>
    <w:rsid w:val="001260FB"/>
    <w:rsid w:val="00126247"/>
    <w:rsid w:val="0012675D"/>
    <w:rsid w:val="00126A6C"/>
    <w:rsid w:val="00126B54"/>
    <w:rsid w:val="00126F9D"/>
    <w:rsid w:val="0012719E"/>
    <w:rsid w:val="001273F2"/>
    <w:rsid w:val="001275E4"/>
    <w:rsid w:val="00127760"/>
    <w:rsid w:val="00127AF3"/>
    <w:rsid w:val="001306F7"/>
    <w:rsid w:val="001306FD"/>
    <w:rsid w:val="0013088C"/>
    <w:rsid w:val="0013189C"/>
    <w:rsid w:val="001318F5"/>
    <w:rsid w:val="00131AD6"/>
    <w:rsid w:val="00131E1B"/>
    <w:rsid w:val="00132066"/>
    <w:rsid w:val="00132680"/>
    <w:rsid w:val="00133068"/>
    <w:rsid w:val="00133693"/>
    <w:rsid w:val="00133972"/>
    <w:rsid w:val="00133CF1"/>
    <w:rsid w:val="00134334"/>
    <w:rsid w:val="00134563"/>
    <w:rsid w:val="00134670"/>
    <w:rsid w:val="00134819"/>
    <w:rsid w:val="00134B59"/>
    <w:rsid w:val="00134E5D"/>
    <w:rsid w:val="00134F90"/>
    <w:rsid w:val="0013508F"/>
    <w:rsid w:val="00135A1B"/>
    <w:rsid w:val="00135A43"/>
    <w:rsid w:val="00135B0B"/>
    <w:rsid w:val="001367E6"/>
    <w:rsid w:val="00137209"/>
    <w:rsid w:val="00137BD3"/>
    <w:rsid w:val="0014087D"/>
    <w:rsid w:val="001414C8"/>
    <w:rsid w:val="00142E39"/>
    <w:rsid w:val="00142F35"/>
    <w:rsid w:val="001433B5"/>
    <w:rsid w:val="00143EC5"/>
    <w:rsid w:val="0014409F"/>
    <w:rsid w:val="0014466A"/>
    <w:rsid w:val="00144840"/>
    <w:rsid w:val="001448FA"/>
    <w:rsid w:val="00144966"/>
    <w:rsid w:val="00145BC2"/>
    <w:rsid w:val="001462E6"/>
    <w:rsid w:val="00146344"/>
    <w:rsid w:val="00146687"/>
    <w:rsid w:val="00146957"/>
    <w:rsid w:val="00146B33"/>
    <w:rsid w:val="00146D9B"/>
    <w:rsid w:val="00146EC6"/>
    <w:rsid w:val="001473C3"/>
    <w:rsid w:val="00147552"/>
    <w:rsid w:val="00147A69"/>
    <w:rsid w:val="0015117E"/>
    <w:rsid w:val="0015121D"/>
    <w:rsid w:val="0015133B"/>
    <w:rsid w:val="001513EF"/>
    <w:rsid w:val="001518F5"/>
    <w:rsid w:val="00151915"/>
    <w:rsid w:val="00151AD4"/>
    <w:rsid w:val="00151F7B"/>
    <w:rsid w:val="00152706"/>
    <w:rsid w:val="00152777"/>
    <w:rsid w:val="00152BC6"/>
    <w:rsid w:val="00152CAD"/>
    <w:rsid w:val="00153490"/>
    <w:rsid w:val="00153729"/>
    <w:rsid w:val="00153ABA"/>
    <w:rsid w:val="00153BB0"/>
    <w:rsid w:val="00153C55"/>
    <w:rsid w:val="00154491"/>
    <w:rsid w:val="00154536"/>
    <w:rsid w:val="00154D21"/>
    <w:rsid w:val="00155339"/>
    <w:rsid w:val="00155403"/>
    <w:rsid w:val="001556BC"/>
    <w:rsid w:val="00155F22"/>
    <w:rsid w:val="00156389"/>
    <w:rsid w:val="0015697E"/>
    <w:rsid w:val="00156D01"/>
    <w:rsid w:val="00157161"/>
    <w:rsid w:val="00157A44"/>
    <w:rsid w:val="001601F5"/>
    <w:rsid w:val="0016057B"/>
    <w:rsid w:val="001606F1"/>
    <w:rsid w:val="00160842"/>
    <w:rsid w:val="00160D32"/>
    <w:rsid w:val="00160E25"/>
    <w:rsid w:val="00160E77"/>
    <w:rsid w:val="0016117B"/>
    <w:rsid w:val="00161DCA"/>
    <w:rsid w:val="0016299D"/>
    <w:rsid w:val="00162BA8"/>
    <w:rsid w:val="00162E3C"/>
    <w:rsid w:val="00162F1C"/>
    <w:rsid w:val="001639CB"/>
    <w:rsid w:val="00163B16"/>
    <w:rsid w:val="00164722"/>
    <w:rsid w:val="00164E27"/>
    <w:rsid w:val="00165818"/>
    <w:rsid w:val="00166814"/>
    <w:rsid w:val="00166838"/>
    <w:rsid w:val="001668A6"/>
    <w:rsid w:val="00166C53"/>
    <w:rsid w:val="00166D1D"/>
    <w:rsid w:val="001672E5"/>
    <w:rsid w:val="001673B1"/>
    <w:rsid w:val="001674AD"/>
    <w:rsid w:val="001675C8"/>
    <w:rsid w:val="0016777A"/>
    <w:rsid w:val="0016779A"/>
    <w:rsid w:val="00167D40"/>
    <w:rsid w:val="00167FF2"/>
    <w:rsid w:val="001704EC"/>
    <w:rsid w:val="00170F4E"/>
    <w:rsid w:val="001716A0"/>
    <w:rsid w:val="00171B8A"/>
    <w:rsid w:val="00171BAA"/>
    <w:rsid w:val="00171DB8"/>
    <w:rsid w:val="00171E14"/>
    <w:rsid w:val="001721B6"/>
    <w:rsid w:val="001721FC"/>
    <w:rsid w:val="00172269"/>
    <w:rsid w:val="0017255C"/>
    <w:rsid w:val="001729CA"/>
    <w:rsid w:val="00173237"/>
    <w:rsid w:val="001735E3"/>
    <w:rsid w:val="001739E8"/>
    <w:rsid w:val="001741D0"/>
    <w:rsid w:val="00174818"/>
    <w:rsid w:val="00175015"/>
    <w:rsid w:val="0017507D"/>
    <w:rsid w:val="0017570F"/>
    <w:rsid w:val="00175A4E"/>
    <w:rsid w:val="00175AE7"/>
    <w:rsid w:val="00175C01"/>
    <w:rsid w:val="00175E1F"/>
    <w:rsid w:val="00176429"/>
    <w:rsid w:val="00176682"/>
    <w:rsid w:val="00176714"/>
    <w:rsid w:val="0017697C"/>
    <w:rsid w:val="00176BDE"/>
    <w:rsid w:val="00176DDF"/>
    <w:rsid w:val="00177175"/>
    <w:rsid w:val="00177E4D"/>
    <w:rsid w:val="0018008F"/>
    <w:rsid w:val="0018111A"/>
    <w:rsid w:val="0018175E"/>
    <w:rsid w:val="00181D56"/>
    <w:rsid w:val="00181F20"/>
    <w:rsid w:val="001820E6"/>
    <w:rsid w:val="001824A5"/>
    <w:rsid w:val="00182ACC"/>
    <w:rsid w:val="00182E48"/>
    <w:rsid w:val="00182FD0"/>
    <w:rsid w:val="0018305D"/>
    <w:rsid w:val="001830D0"/>
    <w:rsid w:val="0018466B"/>
    <w:rsid w:val="00184981"/>
    <w:rsid w:val="00184AEA"/>
    <w:rsid w:val="0018557F"/>
    <w:rsid w:val="00185D64"/>
    <w:rsid w:val="00185FC0"/>
    <w:rsid w:val="0018654C"/>
    <w:rsid w:val="0018730A"/>
    <w:rsid w:val="00187B00"/>
    <w:rsid w:val="00187B24"/>
    <w:rsid w:val="00190632"/>
    <w:rsid w:val="00190C4B"/>
    <w:rsid w:val="00190FD3"/>
    <w:rsid w:val="001911AF"/>
    <w:rsid w:val="00192222"/>
    <w:rsid w:val="00192760"/>
    <w:rsid w:val="00192802"/>
    <w:rsid w:val="0019322B"/>
    <w:rsid w:val="0019383D"/>
    <w:rsid w:val="00193943"/>
    <w:rsid w:val="00193979"/>
    <w:rsid w:val="00193D86"/>
    <w:rsid w:val="001946ED"/>
    <w:rsid w:val="00194EAC"/>
    <w:rsid w:val="00194F45"/>
    <w:rsid w:val="00195546"/>
    <w:rsid w:val="001956DD"/>
    <w:rsid w:val="00195B43"/>
    <w:rsid w:val="00195D2E"/>
    <w:rsid w:val="00195FD1"/>
    <w:rsid w:val="00196DFD"/>
    <w:rsid w:val="001972BA"/>
    <w:rsid w:val="0019739B"/>
    <w:rsid w:val="001A0036"/>
    <w:rsid w:val="001A0972"/>
    <w:rsid w:val="001A0DAE"/>
    <w:rsid w:val="001A1212"/>
    <w:rsid w:val="001A1515"/>
    <w:rsid w:val="001A178D"/>
    <w:rsid w:val="001A1B86"/>
    <w:rsid w:val="001A2447"/>
    <w:rsid w:val="001A24C4"/>
    <w:rsid w:val="001A2D3C"/>
    <w:rsid w:val="001A31D5"/>
    <w:rsid w:val="001A4861"/>
    <w:rsid w:val="001A4A8A"/>
    <w:rsid w:val="001A4D07"/>
    <w:rsid w:val="001A4E9F"/>
    <w:rsid w:val="001A4F29"/>
    <w:rsid w:val="001A531C"/>
    <w:rsid w:val="001A5422"/>
    <w:rsid w:val="001A5B66"/>
    <w:rsid w:val="001A61A5"/>
    <w:rsid w:val="001A6224"/>
    <w:rsid w:val="001A63EF"/>
    <w:rsid w:val="001A6800"/>
    <w:rsid w:val="001A6C5C"/>
    <w:rsid w:val="001A6E40"/>
    <w:rsid w:val="001A70B1"/>
    <w:rsid w:val="001A74EC"/>
    <w:rsid w:val="001A79B8"/>
    <w:rsid w:val="001A7F7B"/>
    <w:rsid w:val="001B071C"/>
    <w:rsid w:val="001B0AD6"/>
    <w:rsid w:val="001B173E"/>
    <w:rsid w:val="001B1CA1"/>
    <w:rsid w:val="001B1FD3"/>
    <w:rsid w:val="001B35BD"/>
    <w:rsid w:val="001B377E"/>
    <w:rsid w:val="001B3BDF"/>
    <w:rsid w:val="001B46A7"/>
    <w:rsid w:val="001B4E98"/>
    <w:rsid w:val="001B4F5C"/>
    <w:rsid w:val="001B5484"/>
    <w:rsid w:val="001B54D9"/>
    <w:rsid w:val="001B5541"/>
    <w:rsid w:val="001B590C"/>
    <w:rsid w:val="001B6213"/>
    <w:rsid w:val="001B6215"/>
    <w:rsid w:val="001B64DE"/>
    <w:rsid w:val="001B6C49"/>
    <w:rsid w:val="001B6CFC"/>
    <w:rsid w:val="001B6F98"/>
    <w:rsid w:val="001C0890"/>
    <w:rsid w:val="001C0998"/>
    <w:rsid w:val="001C0E12"/>
    <w:rsid w:val="001C10C5"/>
    <w:rsid w:val="001C1416"/>
    <w:rsid w:val="001C16A1"/>
    <w:rsid w:val="001C1B8F"/>
    <w:rsid w:val="001C1DE7"/>
    <w:rsid w:val="001C21A9"/>
    <w:rsid w:val="001C22E5"/>
    <w:rsid w:val="001C29AD"/>
    <w:rsid w:val="001C2E31"/>
    <w:rsid w:val="001C336F"/>
    <w:rsid w:val="001C3512"/>
    <w:rsid w:val="001C3658"/>
    <w:rsid w:val="001C3955"/>
    <w:rsid w:val="001C3B18"/>
    <w:rsid w:val="001C4526"/>
    <w:rsid w:val="001C4E39"/>
    <w:rsid w:val="001C63D0"/>
    <w:rsid w:val="001C6D18"/>
    <w:rsid w:val="001C7043"/>
    <w:rsid w:val="001C75C1"/>
    <w:rsid w:val="001C796C"/>
    <w:rsid w:val="001C7BC8"/>
    <w:rsid w:val="001D0651"/>
    <w:rsid w:val="001D06CA"/>
    <w:rsid w:val="001D0A62"/>
    <w:rsid w:val="001D0B62"/>
    <w:rsid w:val="001D0D3A"/>
    <w:rsid w:val="001D1929"/>
    <w:rsid w:val="001D1B57"/>
    <w:rsid w:val="001D22BB"/>
    <w:rsid w:val="001D23AA"/>
    <w:rsid w:val="001D241B"/>
    <w:rsid w:val="001D2A07"/>
    <w:rsid w:val="001D2DCA"/>
    <w:rsid w:val="001D4080"/>
    <w:rsid w:val="001D448B"/>
    <w:rsid w:val="001D4CEB"/>
    <w:rsid w:val="001D4F83"/>
    <w:rsid w:val="001D5C4E"/>
    <w:rsid w:val="001D5EF0"/>
    <w:rsid w:val="001D6328"/>
    <w:rsid w:val="001D65DF"/>
    <w:rsid w:val="001D6AFA"/>
    <w:rsid w:val="001D6C30"/>
    <w:rsid w:val="001D6D66"/>
    <w:rsid w:val="001D73A2"/>
    <w:rsid w:val="001D7B6E"/>
    <w:rsid w:val="001D7EAB"/>
    <w:rsid w:val="001E08BA"/>
    <w:rsid w:val="001E12B5"/>
    <w:rsid w:val="001E12DE"/>
    <w:rsid w:val="001E1F0A"/>
    <w:rsid w:val="001E20FD"/>
    <w:rsid w:val="001E2660"/>
    <w:rsid w:val="001E275B"/>
    <w:rsid w:val="001E2AB4"/>
    <w:rsid w:val="001E2C8C"/>
    <w:rsid w:val="001E3ABA"/>
    <w:rsid w:val="001E3DA8"/>
    <w:rsid w:val="001E4031"/>
    <w:rsid w:val="001E4D4A"/>
    <w:rsid w:val="001E4F69"/>
    <w:rsid w:val="001E5879"/>
    <w:rsid w:val="001E5A48"/>
    <w:rsid w:val="001E5B6E"/>
    <w:rsid w:val="001E5CC6"/>
    <w:rsid w:val="001E619F"/>
    <w:rsid w:val="001E63D3"/>
    <w:rsid w:val="001E64A3"/>
    <w:rsid w:val="001E673E"/>
    <w:rsid w:val="001E70C5"/>
    <w:rsid w:val="001E7536"/>
    <w:rsid w:val="001E7B1E"/>
    <w:rsid w:val="001E7E13"/>
    <w:rsid w:val="001E7FE0"/>
    <w:rsid w:val="001F023D"/>
    <w:rsid w:val="001F029A"/>
    <w:rsid w:val="001F0FEE"/>
    <w:rsid w:val="001F13D7"/>
    <w:rsid w:val="001F1745"/>
    <w:rsid w:val="001F2782"/>
    <w:rsid w:val="001F28FB"/>
    <w:rsid w:val="001F2CDB"/>
    <w:rsid w:val="001F2E20"/>
    <w:rsid w:val="001F39FD"/>
    <w:rsid w:val="001F3D75"/>
    <w:rsid w:val="001F49BB"/>
    <w:rsid w:val="001F4E4B"/>
    <w:rsid w:val="001F528B"/>
    <w:rsid w:val="001F554D"/>
    <w:rsid w:val="001F5A34"/>
    <w:rsid w:val="001F5C4E"/>
    <w:rsid w:val="001F5DAB"/>
    <w:rsid w:val="001F5E07"/>
    <w:rsid w:val="001F69BD"/>
    <w:rsid w:val="001F6ABF"/>
    <w:rsid w:val="001F6CC7"/>
    <w:rsid w:val="001F6D2F"/>
    <w:rsid w:val="001F6F41"/>
    <w:rsid w:val="001F784F"/>
    <w:rsid w:val="001F796D"/>
    <w:rsid w:val="001F7AAA"/>
    <w:rsid w:val="001F7B80"/>
    <w:rsid w:val="00200356"/>
    <w:rsid w:val="002005C3"/>
    <w:rsid w:val="00200601"/>
    <w:rsid w:val="00200C91"/>
    <w:rsid w:val="002017DA"/>
    <w:rsid w:val="00201B7B"/>
    <w:rsid w:val="00202113"/>
    <w:rsid w:val="002024AA"/>
    <w:rsid w:val="002034CC"/>
    <w:rsid w:val="00203778"/>
    <w:rsid w:val="00203816"/>
    <w:rsid w:val="00203AF9"/>
    <w:rsid w:val="00204936"/>
    <w:rsid w:val="00204C7E"/>
    <w:rsid w:val="00204F42"/>
    <w:rsid w:val="00204F8F"/>
    <w:rsid w:val="0020521C"/>
    <w:rsid w:val="00205A4B"/>
    <w:rsid w:val="002061FA"/>
    <w:rsid w:val="002069F8"/>
    <w:rsid w:val="00206C3E"/>
    <w:rsid w:val="0020769B"/>
    <w:rsid w:val="00207C5B"/>
    <w:rsid w:val="002100E2"/>
    <w:rsid w:val="00210336"/>
    <w:rsid w:val="002103C8"/>
    <w:rsid w:val="00210B90"/>
    <w:rsid w:val="00210FB6"/>
    <w:rsid w:val="00211490"/>
    <w:rsid w:val="00211543"/>
    <w:rsid w:val="00211D53"/>
    <w:rsid w:val="00211E3D"/>
    <w:rsid w:val="00211F16"/>
    <w:rsid w:val="002130FE"/>
    <w:rsid w:val="0021398B"/>
    <w:rsid w:val="002146A0"/>
    <w:rsid w:val="00214B22"/>
    <w:rsid w:val="00214F54"/>
    <w:rsid w:val="002155B7"/>
    <w:rsid w:val="002156FC"/>
    <w:rsid w:val="00215768"/>
    <w:rsid w:val="00215CC0"/>
    <w:rsid w:val="00215E4C"/>
    <w:rsid w:val="00217014"/>
    <w:rsid w:val="00217057"/>
    <w:rsid w:val="002170AA"/>
    <w:rsid w:val="002170E7"/>
    <w:rsid w:val="0021792B"/>
    <w:rsid w:val="00220337"/>
    <w:rsid w:val="002212A7"/>
    <w:rsid w:val="002212FA"/>
    <w:rsid w:val="0022138A"/>
    <w:rsid w:val="002219C5"/>
    <w:rsid w:val="002223DF"/>
    <w:rsid w:val="00223579"/>
    <w:rsid w:val="002235BA"/>
    <w:rsid w:val="002242C9"/>
    <w:rsid w:val="00224777"/>
    <w:rsid w:val="0022480E"/>
    <w:rsid w:val="0022490E"/>
    <w:rsid w:val="00224EA6"/>
    <w:rsid w:val="00224F2E"/>
    <w:rsid w:val="002253AA"/>
    <w:rsid w:val="00225A29"/>
    <w:rsid w:val="00225E19"/>
    <w:rsid w:val="00225E6B"/>
    <w:rsid w:val="00226363"/>
    <w:rsid w:val="00226AEC"/>
    <w:rsid w:val="00227603"/>
    <w:rsid w:val="002277F6"/>
    <w:rsid w:val="002300B7"/>
    <w:rsid w:val="00230645"/>
    <w:rsid w:val="00230941"/>
    <w:rsid w:val="00230A00"/>
    <w:rsid w:val="00231612"/>
    <w:rsid w:val="00231C59"/>
    <w:rsid w:val="002323B0"/>
    <w:rsid w:val="00232690"/>
    <w:rsid w:val="00232F5E"/>
    <w:rsid w:val="002336E3"/>
    <w:rsid w:val="00233A0E"/>
    <w:rsid w:val="00234329"/>
    <w:rsid w:val="0023448A"/>
    <w:rsid w:val="002345EF"/>
    <w:rsid w:val="0023482E"/>
    <w:rsid w:val="00234CDC"/>
    <w:rsid w:val="002356A6"/>
    <w:rsid w:val="002358CE"/>
    <w:rsid w:val="00235A48"/>
    <w:rsid w:val="00235C99"/>
    <w:rsid w:val="00236191"/>
    <w:rsid w:val="00236359"/>
    <w:rsid w:val="00236E99"/>
    <w:rsid w:val="00236E9D"/>
    <w:rsid w:val="002371D0"/>
    <w:rsid w:val="0023722B"/>
    <w:rsid w:val="00237262"/>
    <w:rsid w:val="00237B38"/>
    <w:rsid w:val="00240E14"/>
    <w:rsid w:val="00241194"/>
    <w:rsid w:val="00241392"/>
    <w:rsid w:val="00241E03"/>
    <w:rsid w:val="002420C9"/>
    <w:rsid w:val="00242385"/>
    <w:rsid w:val="00242466"/>
    <w:rsid w:val="002427B3"/>
    <w:rsid w:val="0024316A"/>
    <w:rsid w:val="00243476"/>
    <w:rsid w:val="00244448"/>
    <w:rsid w:val="002445D3"/>
    <w:rsid w:val="00244912"/>
    <w:rsid w:val="00244F33"/>
    <w:rsid w:val="002452B0"/>
    <w:rsid w:val="00246024"/>
    <w:rsid w:val="00246193"/>
    <w:rsid w:val="0024659C"/>
    <w:rsid w:val="0024722D"/>
    <w:rsid w:val="0024747F"/>
    <w:rsid w:val="002500D3"/>
    <w:rsid w:val="0025075C"/>
    <w:rsid w:val="00250E51"/>
    <w:rsid w:val="002515C6"/>
    <w:rsid w:val="00251B75"/>
    <w:rsid w:val="00251EC9"/>
    <w:rsid w:val="00251F38"/>
    <w:rsid w:val="0025228D"/>
    <w:rsid w:val="002522D3"/>
    <w:rsid w:val="002528D4"/>
    <w:rsid w:val="00253216"/>
    <w:rsid w:val="0025330A"/>
    <w:rsid w:val="002542AE"/>
    <w:rsid w:val="002548A4"/>
    <w:rsid w:val="00254A49"/>
    <w:rsid w:val="0025501F"/>
    <w:rsid w:val="00255B87"/>
    <w:rsid w:val="00255FCD"/>
    <w:rsid w:val="0025610D"/>
    <w:rsid w:val="00256985"/>
    <w:rsid w:val="0025732E"/>
    <w:rsid w:val="00257864"/>
    <w:rsid w:val="0025797F"/>
    <w:rsid w:val="00257CBB"/>
    <w:rsid w:val="0026057A"/>
    <w:rsid w:val="00260B0E"/>
    <w:rsid w:val="00261526"/>
    <w:rsid w:val="00261C35"/>
    <w:rsid w:val="00261CE5"/>
    <w:rsid w:val="00261D7E"/>
    <w:rsid w:val="00262431"/>
    <w:rsid w:val="002628F6"/>
    <w:rsid w:val="0026374A"/>
    <w:rsid w:val="00263D69"/>
    <w:rsid w:val="00263D9F"/>
    <w:rsid w:val="00263F30"/>
    <w:rsid w:val="00265C03"/>
    <w:rsid w:val="00265F60"/>
    <w:rsid w:val="00266C22"/>
    <w:rsid w:val="002672E7"/>
    <w:rsid w:val="00267429"/>
    <w:rsid w:val="00267F6B"/>
    <w:rsid w:val="002708EA"/>
    <w:rsid w:val="00270EED"/>
    <w:rsid w:val="002712BB"/>
    <w:rsid w:val="00271652"/>
    <w:rsid w:val="002722F9"/>
    <w:rsid w:val="00272D78"/>
    <w:rsid w:val="0027323C"/>
    <w:rsid w:val="002744EB"/>
    <w:rsid w:val="00274DEB"/>
    <w:rsid w:val="00275085"/>
    <w:rsid w:val="0027548C"/>
    <w:rsid w:val="002754A8"/>
    <w:rsid w:val="00275C9D"/>
    <w:rsid w:val="00276392"/>
    <w:rsid w:val="002769C2"/>
    <w:rsid w:val="00276A20"/>
    <w:rsid w:val="00276DC2"/>
    <w:rsid w:val="0027717A"/>
    <w:rsid w:val="00277617"/>
    <w:rsid w:val="002776AA"/>
    <w:rsid w:val="002777A6"/>
    <w:rsid w:val="00277982"/>
    <w:rsid w:val="00280357"/>
    <w:rsid w:val="0028049C"/>
    <w:rsid w:val="002806CB"/>
    <w:rsid w:val="00280AEA"/>
    <w:rsid w:val="0028119D"/>
    <w:rsid w:val="002812D4"/>
    <w:rsid w:val="0028137F"/>
    <w:rsid w:val="00281649"/>
    <w:rsid w:val="00281D58"/>
    <w:rsid w:val="002821B3"/>
    <w:rsid w:val="002827A3"/>
    <w:rsid w:val="00282FED"/>
    <w:rsid w:val="00282FFF"/>
    <w:rsid w:val="0028300F"/>
    <w:rsid w:val="0028376C"/>
    <w:rsid w:val="00283954"/>
    <w:rsid w:val="00283C06"/>
    <w:rsid w:val="00283FCC"/>
    <w:rsid w:val="002846DE"/>
    <w:rsid w:val="002847B4"/>
    <w:rsid w:val="00284A5C"/>
    <w:rsid w:val="00285257"/>
    <w:rsid w:val="002855D2"/>
    <w:rsid w:val="002857B0"/>
    <w:rsid w:val="0028612E"/>
    <w:rsid w:val="00286174"/>
    <w:rsid w:val="00286669"/>
    <w:rsid w:val="00286991"/>
    <w:rsid w:val="00286CC2"/>
    <w:rsid w:val="00287FF1"/>
    <w:rsid w:val="002901B6"/>
    <w:rsid w:val="002908C3"/>
    <w:rsid w:val="00290E4E"/>
    <w:rsid w:val="00290FBB"/>
    <w:rsid w:val="002911A1"/>
    <w:rsid w:val="00291579"/>
    <w:rsid w:val="002921C7"/>
    <w:rsid w:val="0029225A"/>
    <w:rsid w:val="0029349A"/>
    <w:rsid w:val="00293705"/>
    <w:rsid w:val="0029386B"/>
    <w:rsid w:val="00293995"/>
    <w:rsid w:val="00293A3C"/>
    <w:rsid w:val="00293E2B"/>
    <w:rsid w:val="00293E93"/>
    <w:rsid w:val="00294107"/>
    <w:rsid w:val="0029437D"/>
    <w:rsid w:val="002945CF"/>
    <w:rsid w:val="00294C66"/>
    <w:rsid w:val="00294E75"/>
    <w:rsid w:val="00295345"/>
    <w:rsid w:val="002955A0"/>
    <w:rsid w:val="002956D0"/>
    <w:rsid w:val="002961D7"/>
    <w:rsid w:val="002965C6"/>
    <w:rsid w:val="00296FF9"/>
    <w:rsid w:val="00297086"/>
    <w:rsid w:val="0029711D"/>
    <w:rsid w:val="002973C6"/>
    <w:rsid w:val="002973D0"/>
    <w:rsid w:val="002975CE"/>
    <w:rsid w:val="00297693"/>
    <w:rsid w:val="00297952"/>
    <w:rsid w:val="002A0F3E"/>
    <w:rsid w:val="002A1301"/>
    <w:rsid w:val="002A1533"/>
    <w:rsid w:val="002A16E7"/>
    <w:rsid w:val="002A1B56"/>
    <w:rsid w:val="002A1BC3"/>
    <w:rsid w:val="002A1D8F"/>
    <w:rsid w:val="002A2E07"/>
    <w:rsid w:val="002A2EBA"/>
    <w:rsid w:val="002A343F"/>
    <w:rsid w:val="002A39C3"/>
    <w:rsid w:val="002A42B7"/>
    <w:rsid w:val="002A445D"/>
    <w:rsid w:val="002A4894"/>
    <w:rsid w:val="002A4B83"/>
    <w:rsid w:val="002A51AF"/>
    <w:rsid w:val="002A5237"/>
    <w:rsid w:val="002A5BAE"/>
    <w:rsid w:val="002A6512"/>
    <w:rsid w:val="002A67C5"/>
    <w:rsid w:val="002A6899"/>
    <w:rsid w:val="002A6FCE"/>
    <w:rsid w:val="002B0514"/>
    <w:rsid w:val="002B0CD2"/>
    <w:rsid w:val="002B12BB"/>
    <w:rsid w:val="002B13FC"/>
    <w:rsid w:val="002B16F0"/>
    <w:rsid w:val="002B1E1D"/>
    <w:rsid w:val="002B2108"/>
    <w:rsid w:val="002B2524"/>
    <w:rsid w:val="002B27A3"/>
    <w:rsid w:val="002B282C"/>
    <w:rsid w:val="002B34A1"/>
    <w:rsid w:val="002B418B"/>
    <w:rsid w:val="002B47A3"/>
    <w:rsid w:val="002B4F01"/>
    <w:rsid w:val="002B52B8"/>
    <w:rsid w:val="002B5F6A"/>
    <w:rsid w:val="002B6A1E"/>
    <w:rsid w:val="002B78AD"/>
    <w:rsid w:val="002B7C38"/>
    <w:rsid w:val="002B7C40"/>
    <w:rsid w:val="002B7F39"/>
    <w:rsid w:val="002C0203"/>
    <w:rsid w:val="002C0450"/>
    <w:rsid w:val="002C04AC"/>
    <w:rsid w:val="002C0AFF"/>
    <w:rsid w:val="002C12A7"/>
    <w:rsid w:val="002C2396"/>
    <w:rsid w:val="002C263A"/>
    <w:rsid w:val="002C2793"/>
    <w:rsid w:val="002C27FE"/>
    <w:rsid w:val="002C2D09"/>
    <w:rsid w:val="002C2DD5"/>
    <w:rsid w:val="002C2E16"/>
    <w:rsid w:val="002C35DC"/>
    <w:rsid w:val="002C4FC1"/>
    <w:rsid w:val="002C5178"/>
    <w:rsid w:val="002C53C7"/>
    <w:rsid w:val="002C56A3"/>
    <w:rsid w:val="002C5A0E"/>
    <w:rsid w:val="002C6187"/>
    <w:rsid w:val="002C62F4"/>
    <w:rsid w:val="002C6452"/>
    <w:rsid w:val="002C6736"/>
    <w:rsid w:val="002C6BFB"/>
    <w:rsid w:val="002D03E8"/>
    <w:rsid w:val="002D08D2"/>
    <w:rsid w:val="002D08EC"/>
    <w:rsid w:val="002D0BBA"/>
    <w:rsid w:val="002D10D4"/>
    <w:rsid w:val="002D1560"/>
    <w:rsid w:val="002D1C40"/>
    <w:rsid w:val="002D1D12"/>
    <w:rsid w:val="002D1D72"/>
    <w:rsid w:val="002D1EB9"/>
    <w:rsid w:val="002D1FD9"/>
    <w:rsid w:val="002D2818"/>
    <w:rsid w:val="002D2C25"/>
    <w:rsid w:val="002D2C41"/>
    <w:rsid w:val="002D2D9E"/>
    <w:rsid w:val="002D2F49"/>
    <w:rsid w:val="002D331B"/>
    <w:rsid w:val="002D3FCD"/>
    <w:rsid w:val="002D4371"/>
    <w:rsid w:val="002D4C82"/>
    <w:rsid w:val="002D56A1"/>
    <w:rsid w:val="002D5ADD"/>
    <w:rsid w:val="002D6195"/>
    <w:rsid w:val="002D69D1"/>
    <w:rsid w:val="002D6D95"/>
    <w:rsid w:val="002D7453"/>
    <w:rsid w:val="002D76E2"/>
    <w:rsid w:val="002E036D"/>
    <w:rsid w:val="002E067C"/>
    <w:rsid w:val="002E0738"/>
    <w:rsid w:val="002E0860"/>
    <w:rsid w:val="002E0891"/>
    <w:rsid w:val="002E0C52"/>
    <w:rsid w:val="002E0E48"/>
    <w:rsid w:val="002E191C"/>
    <w:rsid w:val="002E1FCC"/>
    <w:rsid w:val="002E260E"/>
    <w:rsid w:val="002E32BA"/>
    <w:rsid w:val="002E33F3"/>
    <w:rsid w:val="002E342E"/>
    <w:rsid w:val="002E3A78"/>
    <w:rsid w:val="002E468C"/>
    <w:rsid w:val="002E472F"/>
    <w:rsid w:val="002E4A39"/>
    <w:rsid w:val="002E5E7D"/>
    <w:rsid w:val="002E6779"/>
    <w:rsid w:val="002E6D5F"/>
    <w:rsid w:val="002E74CB"/>
    <w:rsid w:val="002E762E"/>
    <w:rsid w:val="002E78BF"/>
    <w:rsid w:val="002E7922"/>
    <w:rsid w:val="002E7986"/>
    <w:rsid w:val="002E7C88"/>
    <w:rsid w:val="002F0149"/>
    <w:rsid w:val="002F0179"/>
    <w:rsid w:val="002F022A"/>
    <w:rsid w:val="002F0759"/>
    <w:rsid w:val="002F0BBA"/>
    <w:rsid w:val="002F1570"/>
    <w:rsid w:val="002F1BBE"/>
    <w:rsid w:val="002F2396"/>
    <w:rsid w:val="002F25F6"/>
    <w:rsid w:val="002F26F8"/>
    <w:rsid w:val="002F28AA"/>
    <w:rsid w:val="002F2DCF"/>
    <w:rsid w:val="002F2F18"/>
    <w:rsid w:val="002F30DF"/>
    <w:rsid w:val="002F3866"/>
    <w:rsid w:val="002F4EAD"/>
    <w:rsid w:val="002F4FF5"/>
    <w:rsid w:val="002F558C"/>
    <w:rsid w:val="002F565A"/>
    <w:rsid w:val="002F5B28"/>
    <w:rsid w:val="002F5C5C"/>
    <w:rsid w:val="002F6097"/>
    <w:rsid w:val="002F655F"/>
    <w:rsid w:val="002F6822"/>
    <w:rsid w:val="002F6A79"/>
    <w:rsid w:val="0030014C"/>
    <w:rsid w:val="00300221"/>
    <w:rsid w:val="00300B40"/>
    <w:rsid w:val="00300EFC"/>
    <w:rsid w:val="00300FE2"/>
    <w:rsid w:val="003013AA"/>
    <w:rsid w:val="003013E4"/>
    <w:rsid w:val="003016A7"/>
    <w:rsid w:val="00302718"/>
    <w:rsid w:val="003027E2"/>
    <w:rsid w:val="003028C3"/>
    <w:rsid w:val="00302998"/>
    <w:rsid w:val="00302A58"/>
    <w:rsid w:val="00303A44"/>
    <w:rsid w:val="00303E54"/>
    <w:rsid w:val="00304E2D"/>
    <w:rsid w:val="00304F90"/>
    <w:rsid w:val="00305C3F"/>
    <w:rsid w:val="00305F6C"/>
    <w:rsid w:val="0030635A"/>
    <w:rsid w:val="0030756E"/>
    <w:rsid w:val="00307BB8"/>
    <w:rsid w:val="00307BD1"/>
    <w:rsid w:val="00307FD3"/>
    <w:rsid w:val="00310004"/>
    <w:rsid w:val="003105CD"/>
    <w:rsid w:val="003106A0"/>
    <w:rsid w:val="00310896"/>
    <w:rsid w:val="00310A13"/>
    <w:rsid w:val="003112B3"/>
    <w:rsid w:val="00311311"/>
    <w:rsid w:val="003120A0"/>
    <w:rsid w:val="00312486"/>
    <w:rsid w:val="00312912"/>
    <w:rsid w:val="00312ACB"/>
    <w:rsid w:val="00312EC8"/>
    <w:rsid w:val="00312F1E"/>
    <w:rsid w:val="003130CE"/>
    <w:rsid w:val="0031335B"/>
    <w:rsid w:val="00313465"/>
    <w:rsid w:val="003135BF"/>
    <w:rsid w:val="00314DE0"/>
    <w:rsid w:val="0031575A"/>
    <w:rsid w:val="00315837"/>
    <w:rsid w:val="00315B3B"/>
    <w:rsid w:val="00316010"/>
    <w:rsid w:val="00316274"/>
    <w:rsid w:val="00316286"/>
    <w:rsid w:val="003163C1"/>
    <w:rsid w:val="003163E8"/>
    <w:rsid w:val="003166F6"/>
    <w:rsid w:val="00316868"/>
    <w:rsid w:val="00316B5C"/>
    <w:rsid w:val="0031743B"/>
    <w:rsid w:val="00317569"/>
    <w:rsid w:val="003179E7"/>
    <w:rsid w:val="00317D5D"/>
    <w:rsid w:val="00317FD5"/>
    <w:rsid w:val="003202B3"/>
    <w:rsid w:val="003204E3"/>
    <w:rsid w:val="00320BD2"/>
    <w:rsid w:val="00320D97"/>
    <w:rsid w:val="00321AFF"/>
    <w:rsid w:val="00321D62"/>
    <w:rsid w:val="003234F9"/>
    <w:rsid w:val="00323D94"/>
    <w:rsid w:val="0032418B"/>
    <w:rsid w:val="0032423C"/>
    <w:rsid w:val="00326298"/>
    <w:rsid w:val="0032738A"/>
    <w:rsid w:val="00327685"/>
    <w:rsid w:val="00327689"/>
    <w:rsid w:val="003277F6"/>
    <w:rsid w:val="00327E25"/>
    <w:rsid w:val="00330043"/>
    <w:rsid w:val="0033009B"/>
    <w:rsid w:val="003302B6"/>
    <w:rsid w:val="003304E0"/>
    <w:rsid w:val="00330A32"/>
    <w:rsid w:val="00331A04"/>
    <w:rsid w:val="00332B06"/>
    <w:rsid w:val="00332C12"/>
    <w:rsid w:val="0033324E"/>
    <w:rsid w:val="00333293"/>
    <w:rsid w:val="00333D55"/>
    <w:rsid w:val="00333EF5"/>
    <w:rsid w:val="00334A36"/>
    <w:rsid w:val="00335248"/>
    <w:rsid w:val="00336501"/>
    <w:rsid w:val="003367D2"/>
    <w:rsid w:val="00337BF4"/>
    <w:rsid w:val="00337DDF"/>
    <w:rsid w:val="0034014E"/>
    <w:rsid w:val="00340578"/>
    <w:rsid w:val="00340A6C"/>
    <w:rsid w:val="00340ADC"/>
    <w:rsid w:val="0034165B"/>
    <w:rsid w:val="003426AD"/>
    <w:rsid w:val="0034273A"/>
    <w:rsid w:val="00342AE1"/>
    <w:rsid w:val="00342AE9"/>
    <w:rsid w:val="00342EAE"/>
    <w:rsid w:val="003431FC"/>
    <w:rsid w:val="0034345F"/>
    <w:rsid w:val="00343DFA"/>
    <w:rsid w:val="003440BB"/>
    <w:rsid w:val="00344970"/>
    <w:rsid w:val="00345027"/>
    <w:rsid w:val="00345134"/>
    <w:rsid w:val="003463AA"/>
    <w:rsid w:val="0034668D"/>
    <w:rsid w:val="00346AD6"/>
    <w:rsid w:val="0034775E"/>
    <w:rsid w:val="00347995"/>
    <w:rsid w:val="003479E7"/>
    <w:rsid w:val="00350883"/>
    <w:rsid w:val="00350B56"/>
    <w:rsid w:val="0035160A"/>
    <w:rsid w:val="003516C1"/>
    <w:rsid w:val="00352391"/>
    <w:rsid w:val="0035275F"/>
    <w:rsid w:val="00352D63"/>
    <w:rsid w:val="00352E97"/>
    <w:rsid w:val="00352F8C"/>
    <w:rsid w:val="00352F9C"/>
    <w:rsid w:val="003535AA"/>
    <w:rsid w:val="003535E3"/>
    <w:rsid w:val="0035363E"/>
    <w:rsid w:val="00353701"/>
    <w:rsid w:val="0035373B"/>
    <w:rsid w:val="00353A3A"/>
    <w:rsid w:val="00353D27"/>
    <w:rsid w:val="00354F0C"/>
    <w:rsid w:val="0035522B"/>
    <w:rsid w:val="003556AD"/>
    <w:rsid w:val="00355F2F"/>
    <w:rsid w:val="003562A5"/>
    <w:rsid w:val="003562F8"/>
    <w:rsid w:val="003569C0"/>
    <w:rsid w:val="00356BD8"/>
    <w:rsid w:val="00357307"/>
    <w:rsid w:val="0035763F"/>
    <w:rsid w:val="003578CC"/>
    <w:rsid w:val="00357D4E"/>
    <w:rsid w:val="00357F4D"/>
    <w:rsid w:val="00360DB2"/>
    <w:rsid w:val="00361624"/>
    <w:rsid w:val="00361BEE"/>
    <w:rsid w:val="00361D75"/>
    <w:rsid w:val="00362B58"/>
    <w:rsid w:val="00362D6B"/>
    <w:rsid w:val="00362E83"/>
    <w:rsid w:val="00363645"/>
    <w:rsid w:val="003646A3"/>
    <w:rsid w:val="003648DF"/>
    <w:rsid w:val="00364B21"/>
    <w:rsid w:val="00364B78"/>
    <w:rsid w:val="00365622"/>
    <w:rsid w:val="0036630B"/>
    <w:rsid w:val="003667E1"/>
    <w:rsid w:val="00366A6F"/>
    <w:rsid w:val="00366AED"/>
    <w:rsid w:val="0036736B"/>
    <w:rsid w:val="00367781"/>
    <w:rsid w:val="00367D57"/>
    <w:rsid w:val="00367FE8"/>
    <w:rsid w:val="00370930"/>
    <w:rsid w:val="0037095C"/>
    <w:rsid w:val="00370B9C"/>
    <w:rsid w:val="00370FB1"/>
    <w:rsid w:val="00371077"/>
    <w:rsid w:val="003710A1"/>
    <w:rsid w:val="00371B41"/>
    <w:rsid w:val="0037254E"/>
    <w:rsid w:val="003726A5"/>
    <w:rsid w:val="00372E4D"/>
    <w:rsid w:val="0037384A"/>
    <w:rsid w:val="003741A2"/>
    <w:rsid w:val="00374A56"/>
    <w:rsid w:val="00374AB4"/>
    <w:rsid w:val="00374F7F"/>
    <w:rsid w:val="00375041"/>
    <w:rsid w:val="003753CF"/>
    <w:rsid w:val="00375A52"/>
    <w:rsid w:val="00375C03"/>
    <w:rsid w:val="00375C74"/>
    <w:rsid w:val="0037609A"/>
    <w:rsid w:val="00376258"/>
    <w:rsid w:val="003763A7"/>
    <w:rsid w:val="00376B5A"/>
    <w:rsid w:val="00376B99"/>
    <w:rsid w:val="003770F1"/>
    <w:rsid w:val="003772D9"/>
    <w:rsid w:val="00377AF2"/>
    <w:rsid w:val="00377C27"/>
    <w:rsid w:val="00377F3E"/>
    <w:rsid w:val="003802E9"/>
    <w:rsid w:val="00380540"/>
    <w:rsid w:val="00380D7B"/>
    <w:rsid w:val="00380DCB"/>
    <w:rsid w:val="00381017"/>
    <w:rsid w:val="003812FA"/>
    <w:rsid w:val="00381444"/>
    <w:rsid w:val="003816C4"/>
    <w:rsid w:val="00381D92"/>
    <w:rsid w:val="00381DB5"/>
    <w:rsid w:val="00382A2D"/>
    <w:rsid w:val="00383011"/>
    <w:rsid w:val="00383315"/>
    <w:rsid w:val="0038332E"/>
    <w:rsid w:val="0038373D"/>
    <w:rsid w:val="00383877"/>
    <w:rsid w:val="003839D6"/>
    <w:rsid w:val="00383A9D"/>
    <w:rsid w:val="00383B32"/>
    <w:rsid w:val="00383D22"/>
    <w:rsid w:val="00383EEE"/>
    <w:rsid w:val="00383F77"/>
    <w:rsid w:val="00384187"/>
    <w:rsid w:val="003842A9"/>
    <w:rsid w:val="003842E2"/>
    <w:rsid w:val="00384338"/>
    <w:rsid w:val="0038447C"/>
    <w:rsid w:val="00384582"/>
    <w:rsid w:val="0038462C"/>
    <w:rsid w:val="00385518"/>
    <w:rsid w:val="00385833"/>
    <w:rsid w:val="00385A45"/>
    <w:rsid w:val="00386123"/>
    <w:rsid w:val="0038625A"/>
    <w:rsid w:val="00386731"/>
    <w:rsid w:val="003867D9"/>
    <w:rsid w:val="00386EA2"/>
    <w:rsid w:val="00387680"/>
    <w:rsid w:val="003879C4"/>
    <w:rsid w:val="00387D40"/>
    <w:rsid w:val="0039098E"/>
    <w:rsid w:val="00391175"/>
    <w:rsid w:val="00391B74"/>
    <w:rsid w:val="0039277E"/>
    <w:rsid w:val="0039293D"/>
    <w:rsid w:val="00393341"/>
    <w:rsid w:val="003933A3"/>
    <w:rsid w:val="003934A6"/>
    <w:rsid w:val="00393683"/>
    <w:rsid w:val="00393685"/>
    <w:rsid w:val="00394DE3"/>
    <w:rsid w:val="00394ECF"/>
    <w:rsid w:val="003951D3"/>
    <w:rsid w:val="00395233"/>
    <w:rsid w:val="00395B21"/>
    <w:rsid w:val="00395C38"/>
    <w:rsid w:val="00396D24"/>
    <w:rsid w:val="00396ED7"/>
    <w:rsid w:val="0039733B"/>
    <w:rsid w:val="003979D5"/>
    <w:rsid w:val="003A0165"/>
    <w:rsid w:val="003A06F1"/>
    <w:rsid w:val="003A09F9"/>
    <w:rsid w:val="003A0C90"/>
    <w:rsid w:val="003A0F81"/>
    <w:rsid w:val="003A12D5"/>
    <w:rsid w:val="003A15CF"/>
    <w:rsid w:val="003A19FA"/>
    <w:rsid w:val="003A2FE7"/>
    <w:rsid w:val="003A30A7"/>
    <w:rsid w:val="003A3F0D"/>
    <w:rsid w:val="003A3F83"/>
    <w:rsid w:val="003A4570"/>
    <w:rsid w:val="003A4630"/>
    <w:rsid w:val="003A4B89"/>
    <w:rsid w:val="003A4BDA"/>
    <w:rsid w:val="003A4F7A"/>
    <w:rsid w:val="003A507D"/>
    <w:rsid w:val="003A53A5"/>
    <w:rsid w:val="003A5ADB"/>
    <w:rsid w:val="003A5E09"/>
    <w:rsid w:val="003A5EDE"/>
    <w:rsid w:val="003A5F6F"/>
    <w:rsid w:val="003A6180"/>
    <w:rsid w:val="003A619A"/>
    <w:rsid w:val="003A6261"/>
    <w:rsid w:val="003A6302"/>
    <w:rsid w:val="003A6554"/>
    <w:rsid w:val="003A6EF4"/>
    <w:rsid w:val="003A7148"/>
    <w:rsid w:val="003A758C"/>
    <w:rsid w:val="003A768B"/>
    <w:rsid w:val="003B0901"/>
    <w:rsid w:val="003B0B6B"/>
    <w:rsid w:val="003B0C84"/>
    <w:rsid w:val="003B0EE4"/>
    <w:rsid w:val="003B12FA"/>
    <w:rsid w:val="003B1F93"/>
    <w:rsid w:val="003B229E"/>
    <w:rsid w:val="003B28C0"/>
    <w:rsid w:val="003B2D57"/>
    <w:rsid w:val="003B36E6"/>
    <w:rsid w:val="003B3B44"/>
    <w:rsid w:val="003B3E79"/>
    <w:rsid w:val="003B408F"/>
    <w:rsid w:val="003B44AC"/>
    <w:rsid w:val="003B465A"/>
    <w:rsid w:val="003B4920"/>
    <w:rsid w:val="003B4A3C"/>
    <w:rsid w:val="003B4CBB"/>
    <w:rsid w:val="003B524A"/>
    <w:rsid w:val="003B60A1"/>
    <w:rsid w:val="003B6753"/>
    <w:rsid w:val="003B700F"/>
    <w:rsid w:val="003B735A"/>
    <w:rsid w:val="003B743E"/>
    <w:rsid w:val="003B755C"/>
    <w:rsid w:val="003B7D27"/>
    <w:rsid w:val="003C09CE"/>
    <w:rsid w:val="003C0D18"/>
    <w:rsid w:val="003C1AD4"/>
    <w:rsid w:val="003C1BCD"/>
    <w:rsid w:val="003C1C34"/>
    <w:rsid w:val="003C1CEF"/>
    <w:rsid w:val="003C1F9E"/>
    <w:rsid w:val="003C2255"/>
    <w:rsid w:val="003C2E17"/>
    <w:rsid w:val="003C2FDE"/>
    <w:rsid w:val="003C3393"/>
    <w:rsid w:val="003C37C0"/>
    <w:rsid w:val="003C3B6A"/>
    <w:rsid w:val="003C3F19"/>
    <w:rsid w:val="003C4398"/>
    <w:rsid w:val="003C452D"/>
    <w:rsid w:val="003C4627"/>
    <w:rsid w:val="003C54EF"/>
    <w:rsid w:val="003C56A4"/>
    <w:rsid w:val="003C5D89"/>
    <w:rsid w:val="003C5F5C"/>
    <w:rsid w:val="003C626F"/>
    <w:rsid w:val="003C6AF3"/>
    <w:rsid w:val="003C754E"/>
    <w:rsid w:val="003D0299"/>
    <w:rsid w:val="003D075C"/>
    <w:rsid w:val="003D0D69"/>
    <w:rsid w:val="003D0E91"/>
    <w:rsid w:val="003D121E"/>
    <w:rsid w:val="003D13AE"/>
    <w:rsid w:val="003D14AA"/>
    <w:rsid w:val="003D1663"/>
    <w:rsid w:val="003D1E13"/>
    <w:rsid w:val="003D1E63"/>
    <w:rsid w:val="003D284D"/>
    <w:rsid w:val="003D2BBD"/>
    <w:rsid w:val="003D2D88"/>
    <w:rsid w:val="003D2F41"/>
    <w:rsid w:val="003D321A"/>
    <w:rsid w:val="003D365F"/>
    <w:rsid w:val="003D3704"/>
    <w:rsid w:val="003D3792"/>
    <w:rsid w:val="003D38F7"/>
    <w:rsid w:val="003D3C57"/>
    <w:rsid w:val="003D3DE5"/>
    <w:rsid w:val="003D3EF8"/>
    <w:rsid w:val="003D426B"/>
    <w:rsid w:val="003D4341"/>
    <w:rsid w:val="003D469B"/>
    <w:rsid w:val="003D49E3"/>
    <w:rsid w:val="003D4FCF"/>
    <w:rsid w:val="003D531E"/>
    <w:rsid w:val="003D5707"/>
    <w:rsid w:val="003D589C"/>
    <w:rsid w:val="003D6086"/>
    <w:rsid w:val="003D674F"/>
    <w:rsid w:val="003D681B"/>
    <w:rsid w:val="003D6BC7"/>
    <w:rsid w:val="003D6C66"/>
    <w:rsid w:val="003D6D34"/>
    <w:rsid w:val="003D6DD4"/>
    <w:rsid w:val="003D7174"/>
    <w:rsid w:val="003D72B0"/>
    <w:rsid w:val="003E04AD"/>
    <w:rsid w:val="003E0536"/>
    <w:rsid w:val="003E0717"/>
    <w:rsid w:val="003E0888"/>
    <w:rsid w:val="003E0A90"/>
    <w:rsid w:val="003E0AD7"/>
    <w:rsid w:val="003E1799"/>
    <w:rsid w:val="003E198C"/>
    <w:rsid w:val="003E1C30"/>
    <w:rsid w:val="003E1F14"/>
    <w:rsid w:val="003E2401"/>
    <w:rsid w:val="003E2597"/>
    <w:rsid w:val="003E33B3"/>
    <w:rsid w:val="003E3698"/>
    <w:rsid w:val="003E414F"/>
    <w:rsid w:val="003E5197"/>
    <w:rsid w:val="003E5236"/>
    <w:rsid w:val="003E5313"/>
    <w:rsid w:val="003E5DE5"/>
    <w:rsid w:val="003E60CD"/>
    <w:rsid w:val="003E651F"/>
    <w:rsid w:val="003E7056"/>
    <w:rsid w:val="003E77BC"/>
    <w:rsid w:val="003E7C5E"/>
    <w:rsid w:val="003E7CE8"/>
    <w:rsid w:val="003F0222"/>
    <w:rsid w:val="003F02E1"/>
    <w:rsid w:val="003F04D4"/>
    <w:rsid w:val="003F0911"/>
    <w:rsid w:val="003F1302"/>
    <w:rsid w:val="003F141D"/>
    <w:rsid w:val="003F16D7"/>
    <w:rsid w:val="003F19C2"/>
    <w:rsid w:val="003F247C"/>
    <w:rsid w:val="003F2506"/>
    <w:rsid w:val="003F34CC"/>
    <w:rsid w:val="003F34D6"/>
    <w:rsid w:val="003F3AC5"/>
    <w:rsid w:val="003F3F52"/>
    <w:rsid w:val="003F443C"/>
    <w:rsid w:val="003F47BE"/>
    <w:rsid w:val="003F47C6"/>
    <w:rsid w:val="003F4F2D"/>
    <w:rsid w:val="003F5A0B"/>
    <w:rsid w:val="003F5C5D"/>
    <w:rsid w:val="003F69D8"/>
    <w:rsid w:val="003F6A87"/>
    <w:rsid w:val="003F6DAB"/>
    <w:rsid w:val="003F735A"/>
    <w:rsid w:val="003F76DB"/>
    <w:rsid w:val="003F7B35"/>
    <w:rsid w:val="004007B8"/>
    <w:rsid w:val="00400893"/>
    <w:rsid w:val="00400A80"/>
    <w:rsid w:val="0040113E"/>
    <w:rsid w:val="004019C2"/>
    <w:rsid w:val="00401B55"/>
    <w:rsid w:val="00401FB1"/>
    <w:rsid w:val="004024B6"/>
    <w:rsid w:val="004027C1"/>
    <w:rsid w:val="004029B4"/>
    <w:rsid w:val="0040407D"/>
    <w:rsid w:val="00404744"/>
    <w:rsid w:val="00404AB1"/>
    <w:rsid w:val="00404B03"/>
    <w:rsid w:val="00404EE4"/>
    <w:rsid w:val="00405091"/>
    <w:rsid w:val="004068BA"/>
    <w:rsid w:val="00406CE8"/>
    <w:rsid w:val="00407849"/>
    <w:rsid w:val="00407C38"/>
    <w:rsid w:val="00407E1C"/>
    <w:rsid w:val="0041053D"/>
    <w:rsid w:val="00410BC6"/>
    <w:rsid w:val="00410DD6"/>
    <w:rsid w:val="004110C0"/>
    <w:rsid w:val="0041123C"/>
    <w:rsid w:val="0041192B"/>
    <w:rsid w:val="00411D16"/>
    <w:rsid w:val="00411E89"/>
    <w:rsid w:val="00412735"/>
    <w:rsid w:val="00413750"/>
    <w:rsid w:val="00413C50"/>
    <w:rsid w:val="00414553"/>
    <w:rsid w:val="00414564"/>
    <w:rsid w:val="0041457D"/>
    <w:rsid w:val="00414A53"/>
    <w:rsid w:val="00414D38"/>
    <w:rsid w:val="004164F9"/>
    <w:rsid w:val="00416A3F"/>
    <w:rsid w:val="00416A9D"/>
    <w:rsid w:val="0041734C"/>
    <w:rsid w:val="004175C0"/>
    <w:rsid w:val="00417E4F"/>
    <w:rsid w:val="0042068A"/>
    <w:rsid w:val="00421253"/>
    <w:rsid w:val="004213B9"/>
    <w:rsid w:val="00421911"/>
    <w:rsid w:val="00421979"/>
    <w:rsid w:val="004219F6"/>
    <w:rsid w:val="00421A7A"/>
    <w:rsid w:val="0042289A"/>
    <w:rsid w:val="00422B80"/>
    <w:rsid w:val="00422D46"/>
    <w:rsid w:val="0042335A"/>
    <w:rsid w:val="00423362"/>
    <w:rsid w:val="00423461"/>
    <w:rsid w:val="004235F5"/>
    <w:rsid w:val="00424024"/>
    <w:rsid w:val="0042424C"/>
    <w:rsid w:val="00424E77"/>
    <w:rsid w:val="00425746"/>
    <w:rsid w:val="004259BC"/>
    <w:rsid w:val="004260A2"/>
    <w:rsid w:val="00426B66"/>
    <w:rsid w:val="004275FE"/>
    <w:rsid w:val="004307DD"/>
    <w:rsid w:val="004308F7"/>
    <w:rsid w:val="00430DB0"/>
    <w:rsid w:val="00431572"/>
    <w:rsid w:val="00431AE2"/>
    <w:rsid w:val="0043248A"/>
    <w:rsid w:val="0043254A"/>
    <w:rsid w:val="0043316E"/>
    <w:rsid w:val="0043373F"/>
    <w:rsid w:val="00433746"/>
    <w:rsid w:val="00433C39"/>
    <w:rsid w:val="00433F09"/>
    <w:rsid w:val="00433FC8"/>
    <w:rsid w:val="0043410E"/>
    <w:rsid w:val="00434902"/>
    <w:rsid w:val="00434AF6"/>
    <w:rsid w:val="00434BF9"/>
    <w:rsid w:val="00435230"/>
    <w:rsid w:val="0043552E"/>
    <w:rsid w:val="00435BFD"/>
    <w:rsid w:val="00436611"/>
    <w:rsid w:val="00436B56"/>
    <w:rsid w:val="00436FB5"/>
    <w:rsid w:val="004372AA"/>
    <w:rsid w:val="00437B06"/>
    <w:rsid w:val="00437B8E"/>
    <w:rsid w:val="00437EDA"/>
    <w:rsid w:val="004400B7"/>
    <w:rsid w:val="004400E5"/>
    <w:rsid w:val="00440198"/>
    <w:rsid w:val="00440645"/>
    <w:rsid w:val="0044069F"/>
    <w:rsid w:val="00440A0D"/>
    <w:rsid w:val="00440AEF"/>
    <w:rsid w:val="00440ED4"/>
    <w:rsid w:val="00441057"/>
    <w:rsid w:val="00441094"/>
    <w:rsid w:val="0044122B"/>
    <w:rsid w:val="00441279"/>
    <w:rsid w:val="004413DC"/>
    <w:rsid w:val="004425C3"/>
    <w:rsid w:val="004427BE"/>
    <w:rsid w:val="00443011"/>
    <w:rsid w:val="0044315B"/>
    <w:rsid w:val="00443705"/>
    <w:rsid w:val="004438FE"/>
    <w:rsid w:val="0044396A"/>
    <w:rsid w:val="004443AE"/>
    <w:rsid w:val="004443EA"/>
    <w:rsid w:val="0044482C"/>
    <w:rsid w:val="00445300"/>
    <w:rsid w:val="00445606"/>
    <w:rsid w:val="0044712E"/>
    <w:rsid w:val="0044716A"/>
    <w:rsid w:val="00447303"/>
    <w:rsid w:val="00447D5A"/>
    <w:rsid w:val="00450C46"/>
    <w:rsid w:val="004512D9"/>
    <w:rsid w:val="00451511"/>
    <w:rsid w:val="00451861"/>
    <w:rsid w:val="00451944"/>
    <w:rsid w:val="00451D26"/>
    <w:rsid w:val="0045200D"/>
    <w:rsid w:val="004524BC"/>
    <w:rsid w:val="004526D2"/>
    <w:rsid w:val="0045274E"/>
    <w:rsid w:val="00452986"/>
    <w:rsid w:val="00452FD3"/>
    <w:rsid w:val="00453E66"/>
    <w:rsid w:val="0045410E"/>
    <w:rsid w:val="004548BB"/>
    <w:rsid w:val="00454A57"/>
    <w:rsid w:val="00454C75"/>
    <w:rsid w:val="00454E45"/>
    <w:rsid w:val="0045524D"/>
    <w:rsid w:val="00455B02"/>
    <w:rsid w:val="00455C51"/>
    <w:rsid w:val="004564CA"/>
    <w:rsid w:val="0045691F"/>
    <w:rsid w:val="00456A4F"/>
    <w:rsid w:val="0045705C"/>
    <w:rsid w:val="00457662"/>
    <w:rsid w:val="00457AA1"/>
    <w:rsid w:val="0046040F"/>
    <w:rsid w:val="00461311"/>
    <w:rsid w:val="00461977"/>
    <w:rsid w:val="00461AA4"/>
    <w:rsid w:val="004628B7"/>
    <w:rsid w:val="0046294E"/>
    <w:rsid w:val="00462B1D"/>
    <w:rsid w:val="00462DE6"/>
    <w:rsid w:val="00462F90"/>
    <w:rsid w:val="004636BB"/>
    <w:rsid w:val="00463856"/>
    <w:rsid w:val="004639B2"/>
    <w:rsid w:val="00463AAE"/>
    <w:rsid w:val="00463B2F"/>
    <w:rsid w:val="00464404"/>
    <w:rsid w:val="004646E4"/>
    <w:rsid w:val="004648D2"/>
    <w:rsid w:val="00465548"/>
    <w:rsid w:val="00465666"/>
    <w:rsid w:val="00465CCF"/>
    <w:rsid w:val="00465F72"/>
    <w:rsid w:val="00466471"/>
    <w:rsid w:val="0046684B"/>
    <w:rsid w:val="00466DEF"/>
    <w:rsid w:val="00466FAC"/>
    <w:rsid w:val="00467425"/>
    <w:rsid w:val="00467428"/>
    <w:rsid w:val="004676E1"/>
    <w:rsid w:val="00467DFC"/>
    <w:rsid w:val="004718D9"/>
    <w:rsid w:val="00472074"/>
    <w:rsid w:val="004724B0"/>
    <w:rsid w:val="00472B59"/>
    <w:rsid w:val="00472C96"/>
    <w:rsid w:val="004734F1"/>
    <w:rsid w:val="00473697"/>
    <w:rsid w:val="00473F58"/>
    <w:rsid w:val="004740BC"/>
    <w:rsid w:val="00474324"/>
    <w:rsid w:val="00474D77"/>
    <w:rsid w:val="00474E9B"/>
    <w:rsid w:val="00475532"/>
    <w:rsid w:val="00475C69"/>
    <w:rsid w:val="00475C86"/>
    <w:rsid w:val="00475D79"/>
    <w:rsid w:val="00475ECA"/>
    <w:rsid w:val="0047627A"/>
    <w:rsid w:val="0047636C"/>
    <w:rsid w:val="00476C17"/>
    <w:rsid w:val="00476C67"/>
    <w:rsid w:val="00476CE2"/>
    <w:rsid w:val="00477422"/>
    <w:rsid w:val="00477A1A"/>
    <w:rsid w:val="00477FE9"/>
    <w:rsid w:val="00480338"/>
    <w:rsid w:val="00480E06"/>
    <w:rsid w:val="00481068"/>
    <w:rsid w:val="00481B58"/>
    <w:rsid w:val="004821EB"/>
    <w:rsid w:val="00482856"/>
    <w:rsid w:val="00482EB9"/>
    <w:rsid w:val="004830AE"/>
    <w:rsid w:val="004836BD"/>
    <w:rsid w:val="004841D0"/>
    <w:rsid w:val="004845F2"/>
    <w:rsid w:val="00484EAA"/>
    <w:rsid w:val="00484F0E"/>
    <w:rsid w:val="00485124"/>
    <w:rsid w:val="00485366"/>
    <w:rsid w:val="00485650"/>
    <w:rsid w:val="0048603D"/>
    <w:rsid w:val="004866D3"/>
    <w:rsid w:val="004867AA"/>
    <w:rsid w:val="00486A33"/>
    <w:rsid w:val="00486DA6"/>
    <w:rsid w:val="00487F56"/>
    <w:rsid w:val="00491184"/>
    <w:rsid w:val="004915A5"/>
    <w:rsid w:val="00491628"/>
    <w:rsid w:val="00491AEF"/>
    <w:rsid w:val="00491B5E"/>
    <w:rsid w:val="0049250A"/>
    <w:rsid w:val="00492AC1"/>
    <w:rsid w:val="00492ED3"/>
    <w:rsid w:val="004932FE"/>
    <w:rsid w:val="004939F0"/>
    <w:rsid w:val="00493B93"/>
    <w:rsid w:val="00493EF2"/>
    <w:rsid w:val="004945F6"/>
    <w:rsid w:val="004949EC"/>
    <w:rsid w:val="00494FB2"/>
    <w:rsid w:val="004952D4"/>
    <w:rsid w:val="00495A87"/>
    <w:rsid w:val="004968EA"/>
    <w:rsid w:val="00496E3E"/>
    <w:rsid w:val="00497136"/>
    <w:rsid w:val="00497372"/>
    <w:rsid w:val="00497A4B"/>
    <w:rsid w:val="004A0181"/>
    <w:rsid w:val="004A0AC2"/>
    <w:rsid w:val="004A0AD2"/>
    <w:rsid w:val="004A1370"/>
    <w:rsid w:val="004A1514"/>
    <w:rsid w:val="004A16C5"/>
    <w:rsid w:val="004A219E"/>
    <w:rsid w:val="004A308E"/>
    <w:rsid w:val="004A3386"/>
    <w:rsid w:val="004A4A14"/>
    <w:rsid w:val="004A4C01"/>
    <w:rsid w:val="004A4D16"/>
    <w:rsid w:val="004A4EFA"/>
    <w:rsid w:val="004A51BE"/>
    <w:rsid w:val="004A5502"/>
    <w:rsid w:val="004A598B"/>
    <w:rsid w:val="004A5DDE"/>
    <w:rsid w:val="004A60B2"/>
    <w:rsid w:val="004A641D"/>
    <w:rsid w:val="004A6ECD"/>
    <w:rsid w:val="004A79BB"/>
    <w:rsid w:val="004A7BCC"/>
    <w:rsid w:val="004A7D8C"/>
    <w:rsid w:val="004A7EDB"/>
    <w:rsid w:val="004B0C45"/>
    <w:rsid w:val="004B156C"/>
    <w:rsid w:val="004B1DA5"/>
    <w:rsid w:val="004B2031"/>
    <w:rsid w:val="004B2388"/>
    <w:rsid w:val="004B3039"/>
    <w:rsid w:val="004B3483"/>
    <w:rsid w:val="004B3A7B"/>
    <w:rsid w:val="004B3AEE"/>
    <w:rsid w:val="004B3B4E"/>
    <w:rsid w:val="004B5879"/>
    <w:rsid w:val="004B58BC"/>
    <w:rsid w:val="004B5B56"/>
    <w:rsid w:val="004B5CEF"/>
    <w:rsid w:val="004B60FD"/>
    <w:rsid w:val="004B66B4"/>
    <w:rsid w:val="004B6732"/>
    <w:rsid w:val="004B689A"/>
    <w:rsid w:val="004B68B5"/>
    <w:rsid w:val="004B6954"/>
    <w:rsid w:val="004B72D9"/>
    <w:rsid w:val="004B7443"/>
    <w:rsid w:val="004B75D0"/>
    <w:rsid w:val="004B7654"/>
    <w:rsid w:val="004B76EA"/>
    <w:rsid w:val="004B791B"/>
    <w:rsid w:val="004B7ABC"/>
    <w:rsid w:val="004C04CE"/>
    <w:rsid w:val="004C057C"/>
    <w:rsid w:val="004C0B99"/>
    <w:rsid w:val="004C0DAC"/>
    <w:rsid w:val="004C105F"/>
    <w:rsid w:val="004C172F"/>
    <w:rsid w:val="004C1FD3"/>
    <w:rsid w:val="004C2013"/>
    <w:rsid w:val="004C209A"/>
    <w:rsid w:val="004C2681"/>
    <w:rsid w:val="004C2817"/>
    <w:rsid w:val="004C28C1"/>
    <w:rsid w:val="004C2967"/>
    <w:rsid w:val="004C2B83"/>
    <w:rsid w:val="004C2F1D"/>
    <w:rsid w:val="004C399F"/>
    <w:rsid w:val="004C3CE2"/>
    <w:rsid w:val="004C3ED7"/>
    <w:rsid w:val="004C42B6"/>
    <w:rsid w:val="004C4AEC"/>
    <w:rsid w:val="004C4BA7"/>
    <w:rsid w:val="004C4C9B"/>
    <w:rsid w:val="004C51BB"/>
    <w:rsid w:val="004C5231"/>
    <w:rsid w:val="004C54CE"/>
    <w:rsid w:val="004C5A6C"/>
    <w:rsid w:val="004C5BB3"/>
    <w:rsid w:val="004C605E"/>
    <w:rsid w:val="004C66E4"/>
    <w:rsid w:val="004C6820"/>
    <w:rsid w:val="004C6EB4"/>
    <w:rsid w:val="004C6EBA"/>
    <w:rsid w:val="004C6EBE"/>
    <w:rsid w:val="004C719C"/>
    <w:rsid w:val="004C764D"/>
    <w:rsid w:val="004C7785"/>
    <w:rsid w:val="004D0298"/>
    <w:rsid w:val="004D0EF8"/>
    <w:rsid w:val="004D0F92"/>
    <w:rsid w:val="004D1CB0"/>
    <w:rsid w:val="004D1E7C"/>
    <w:rsid w:val="004D2081"/>
    <w:rsid w:val="004D27A3"/>
    <w:rsid w:val="004D2B83"/>
    <w:rsid w:val="004D32D1"/>
    <w:rsid w:val="004D3966"/>
    <w:rsid w:val="004D3C0A"/>
    <w:rsid w:val="004D4131"/>
    <w:rsid w:val="004D41D9"/>
    <w:rsid w:val="004D475D"/>
    <w:rsid w:val="004D538B"/>
    <w:rsid w:val="004D564E"/>
    <w:rsid w:val="004D5939"/>
    <w:rsid w:val="004D72B4"/>
    <w:rsid w:val="004D7625"/>
    <w:rsid w:val="004D763A"/>
    <w:rsid w:val="004D763B"/>
    <w:rsid w:val="004D76EA"/>
    <w:rsid w:val="004D78D4"/>
    <w:rsid w:val="004E0052"/>
    <w:rsid w:val="004E00B9"/>
    <w:rsid w:val="004E0855"/>
    <w:rsid w:val="004E0CF3"/>
    <w:rsid w:val="004E1523"/>
    <w:rsid w:val="004E1E27"/>
    <w:rsid w:val="004E236B"/>
    <w:rsid w:val="004E2478"/>
    <w:rsid w:val="004E2789"/>
    <w:rsid w:val="004E2AD0"/>
    <w:rsid w:val="004E3F1E"/>
    <w:rsid w:val="004E44A9"/>
    <w:rsid w:val="004E46BD"/>
    <w:rsid w:val="004E5EF2"/>
    <w:rsid w:val="004E6323"/>
    <w:rsid w:val="004E6504"/>
    <w:rsid w:val="004E6566"/>
    <w:rsid w:val="004E68B5"/>
    <w:rsid w:val="004E707C"/>
    <w:rsid w:val="004E7147"/>
    <w:rsid w:val="004F0984"/>
    <w:rsid w:val="004F0A7F"/>
    <w:rsid w:val="004F0D64"/>
    <w:rsid w:val="004F1151"/>
    <w:rsid w:val="004F2B1A"/>
    <w:rsid w:val="004F2DC4"/>
    <w:rsid w:val="004F2E8C"/>
    <w:rsid w:val="004F34DA"/>
    <w:rsid w:val="004F3B3C"/>
    <w:rsid w:val="004F4E44"/>
    <w:rsid w:val="004F597D"/>
    <w:rsid w:val="004F5B4A"/>
    <w:rsid w:val="004F5C1A"/>
    <w:rsid w:val="004F62D3"/>
    <w:rsid w:val="004F6644"/>
    <w:rsid w:val="004F6AE1"/>
    <w:rsid w:val="004F709E"/>
    <w:rsid w:val="004F752F"/>
    <w:rsid w:val="004F798D"/>
    <w:rsid w:val="004F7D41"/>
    <w:rsid w:val="004F7EC7"/>
    <w:rsid w:val="004F7FAF"/>
    <w:rsid w:val="0050080D"/>
    <w:rsid w:val="0050084A"/>
    <w:rsid w:val="00501004"/>
    <w:rsid w:val="00501852"/>
    <w:rsid w:val="005019D5"/>
    <w:rsid w:val="00501BF5"/>
    <w:rsid w:val="005022F7"/>
    <w:rsid w:val="0050355D"/>
    <w:rsid w:val="005035DD"/>
    <w:rsid w:val="00503AA3"/>
    <w:rsid w:val="00504463"/>
    <w:rsid w:val="00504791"/>
    <w:rsid w:val="00504C2D"/>
    <w:rsid w:val="00504C72"/>
    <w:rsid w:val="00505F8D"/>
    <w:rsid w:val="005060EF"/>
    <w:rsid w:val="00506571"/>
    <w:rsid w:val="00506EDA"/>
    <w:rsid w:val="00506F51"/>
    <w:rsid w:val="00507229"/>
    <w:rsid w:val="005074F5"/>
    <w:rsid w:val="00507F8C"/>
    <w:rsid w:val="00510616"/>
    <w:rsid w:val="005110D9"/>
    <w:rsid w:val="005119BB"/>
    <w:rsid w:val="00512078"/>
    <w:rsid w:val="00512268"/>
    <w:rsid w:val="0051274B"/>
    <w:rsid w:val="005128B3"/>
    <w:rsid w:val="005132E3"/>
    <w:rsid w:val="00513445"/>
    <w:rsid w:val="00513BA0"/>
    <w:rsid w:val="00513BB4"/>
    <w:rsid w:val="00513FF0"/>
    <w:rsid w:val="005142D9"/>
    <w:rsid w:val="00514533"/>
    <w:rsid w:val="00514EB2"/>
    <w:rsid w:val="005151AF"/>
    <w:rsid w:val="0051543F"/>
    <w:rsid w:val="0051558D"/>
    <w:rsid w:val="005159C0"/>
    <w:rsid w:val="005166CD"/>
    <w:rsid w:val="00516B0E"/>
    <w:rsid w:val="00516C9A"/>
    <w:rsid w:val="00517D07"/>
    <w:rsid w:val="005207F7"/>
    <w:rsid w:val="00520A51"/>
    <w:rsid w:val="00520BB7"/>
    <w:rsid w:val="00520E42"/>
    <w:rsid w:val="0052150D"/>
    <w:rsid w:val="005216B0"/>
    <w:rsid w:val="00521BE5"/>
    <w:rsid w:val="00521DE4"/>
    <w:rsid w:val="00522638"/>
    <w:rsid w:val="00522BCF"/>
    <w:rsid w:val="00523070"/>
    <w:rsid w:val="005230FE"/>
    <w:rsid w:val="00523320"/>
    <w:rsid w:val="0052367D"/>
    <w:rsid w:val="005236E6"/>
    <w:rsid w:val="00523D46"/>
    <w:rsid w:val="00523FC8"/>
    <w:rsid w:val="005249A2"/>
    <w:rsid w:val="005251D8"/>
    <w:rsid w:val="00525D0A"/>
    <w:rsid w:val="00525E6E"/>
    <w:rsid w:val="005263BF"/>
    <w:rsid w:val="005264B7"/>
    <w:rsid w:val="00526524"/>
    <w:rsid w:val="00526DFF"/>
    <w:rsid w:val="005270EF"/>
    <w:rsid w:val="00527390"/>
    <w:rsid w:val="005274E6"/>
    <w:rsid w:val="00527781"/>
    <w:rsid w:val="00527BDD"/>
    <w:rsid w:val="005302BC"/>
    <w:rsid w:val="00530454"/>
    <w:rsid w:val="005306D8"/>
    <w:rsid w:val="00530FBD"/>
    <w:rsid w:val="00531680"/>
    <w:rsid w:val="00532566"/>
    <w:rsid w:val="005329D9"/>
    <w:rsid w:val="00532B6E"/>
    <w:rsid w:val="00533342"/>
    <w:rsid w:val="00533505"/>
    <w:rsid w:val="0053389D"/>
    <w:rsid w:val="005345FF"/>
    <w:rsid w:val="005348B2"/>
    <w:rsid w:val="0053596D"/>
    <w:rsid w:val="005363D1"/>
    <w:rsid w:val="00536E69"/>
    <w:rsid w:val="00536FC1"/>
    <w:rsid w:val="00537782"/>
    <w:rsid w:val="00537796"/>
    <w:rsid w:val="005377F0"/>
    <w:rsid w:val="005403B7"/>
    <w:rsid w:val="0054055B"/>
    <w:rsid w:val="00540568"/>
    <w:rsid w:val="00541448"/>
    <w:rsid w:val="00541701"/>
    <w:rsid w:val="00541E39"/>
    <w:rsid w:val="0054236A"/>
    <w:rsid w:val="00542396"/>
    <w:rsid w:val="00542A15"/>
    <w:rsid w:val="00543633"/>
    <w:rsid w:val="00544187"/>
    <w:rsid w:val="0054427D"/>
    <w:rsid w:val="005456C3"/>
    <w:rsid w:val="0054572C"/>
    <w:rsid w:val="00545D07"/>
    <w:rsid w:val="00546109"/>
    <w:rsid w:val="0054671F"/>
    <w:rsid w:val="0054677E"/>
    <w:rsid w:val="00546E1C"/>
    <w:rsid w:val="00546FF2"/>
    <w:rsid w:val="00547CB2"/>
    <w:rsid w:val="00550389"/>
    <w:rsid w:val="00550A7C"/>
    <w:rsid w:val="00550E12"/>
    <w:rsid w:val="0055125C"/>
    <w:rsid w:val="00551301"/>
    <w:rsid w:val="005516DB"/>
    <w:rsid w:val="00551821"/>
    <w:rsid w:val="0055194C"/>
    <w:rsid w:val="005519C9"/>
    <w:rsid w:val="00551A46"/>
    <w:rsid w:val="00551C22"/>
    <w:rsid w:val="00551C62"/>
    <w:rsid w:val="005525CE"/>
    <w:rsid w:val="005526D1"/>
    <w:rsid w:val="005529DC"/>
    <w:rsid w:val="005536F7"/>
    <w:rsid w:val="0055384B"/>
    <w:rsid w:val="00553B82"/>
    <w:rsid w:val="005544E0"/>
    <w:rsid w:val="00554930"/>
    <w:rsid w:val="00554D6D"/>
    <w:rsid w:val="0055585F"/>
    <w:rsid w:val="0055586C"/>
    <w:rsid w:val="0055595E"/>
    <w:rsid w:val="00555A74"/>
    <w:rsid w:val="00555E2F"/>
    <w:rsid w:val="00556B0A"/>
    <w:rsid w:val="00556CF7"/>
    <w:rsid w:val="00556E2F"/>
    <w:rsid w:val="00556EAC"/>
    <w:rsid w:val="005576AD"/>
    <w:rsid w:val="00557E28"/>
    <w:rsid w:val="00560588"/>
    <w:rsid w:val="005609A3"/>
    <w:rsid w:val="00560A60"/>
    <w:rsid w:val="00560F66"/>
    <w:rsid w:val="005612C9"/>
    <w:rsid w:val="0056179C"/>
    <w:rsid w:val="005618DC"/>
    <w:rsid w:val="00561B02"/>
    <w:rsid w:val="00561F16"/>
    <w:rsid w:val="00561F97"/>
    <w:rsid w:val="00561FF2"/>
    <w:rsid w:val="0056205F"/>
    <w:rsid w:val="00562D75"/>
    <w:rsid w:val="0056353C"/>
    <w:rsid w:val="005638FF"/>
    <w:rsid w:val="0056466A"/>
    <w:rsid w:val="005647D5"/>
    <w:rsid w:val="00564FDF"/>
    <w:rsid w:val="0056518D"/>
    <w:rsid w:val="00565748"/>
    <w:rsid w:val="00565880"/>
    <w:rsid w:val="0056643B"/>
    <w:rsid w:val="00566C3A"/>
    <w:rsid w:val="00567226"/>
    <w:rsid w:val="005676A4"/>
    <w:rsid w:val="00567E0F"/>
    <w:rsid w:val="00570216"/>
    <w:rsid w:val="00570B50"/>
    <w:rsid w:val="00571000"/>
    <w:rsid w:val="00571057"/>
    <w:rsid w:val="0057115C"/>
    <w:rsid w:val="00571477"/>
    <w:rsid w:val="00571727"/>
    <w:rsid w:val="00571C6E"/>
    <w:rsid w:val="00571DCC"/>
    <w:rsid w:val="005721A1"/>
    <w:rsid w:val="00572292"/>
    <w:rsid w:val="005723D5"/>
    <w:rsid w:val="0057286A"/>
    <w:rsid w:val="00572B25"/>
    <w:rsid w:val="00572C2B"/>
    <w:rsid w:val="00572CE8"/>
    <w:rsid w:val="00573C4A"/>
    <w:rsid w:val="0057432D"/>
    <w:rsid w:val="0057556E"/>
    <w:rsid w:val="00575620"/>
    <w:rsid w:val="005757D3"/>
    <w:rsid w:val="005759BF"/>
    <w:rsid w:val="0057602F"/>
    <w:rsid w:val="00576089"/>
    <w:rsid w:val="0057654F"/>
    <w:rsid w:val="00576A46"/>
    <w:rsid w:val="0057704C"/>
    <w:rsid w:val="005771D7"/>
    <w:rsid w:val="0057797C"/>
    <w:rsid w:val="00577ECA"/>
    <w:rsid w:val="005805C0"/>
    <w:rsid w:val="005814BC"/>
    <w:rsid w:val="00581511"/>
    <w:rsid w:val="00581E2C"/>
    <w:rsid w:val="00581E34"/>
    <w:rsid w:val="00582737"/>
    <w:rsid w:val="00582A15"/>
    <w:rsid w:val="00583378"/>
    <w:rsid w:val="005833F7"/>
    <w:rsid w:val="00583428"/>
    <w:rsid w:val="00583631"/>
    <w:rsid w:val="00583A32"/>
    <w:rsid w:val="005842A7"/>
    <w:rsid w:val="00584A74"/>
    <w:rsid w:val="00585256"/>
    <w:rsid w:val="005856F0"/>
    <w:rsid w:val="005858EC"/>
    <w:rsid w:val="0058607C"/>
    <w:rsid w:val="00586A02"/>
    <w:rsid w:val="00586B36"/>
    <w:rsid w:val="00587648"/>
    <w:rsid w:val="00587687"/>
    <w:rsid w:val="005877A9"/>
    <w:rsid w:val="00587EF6"/>
    <w:rsid w:val="0059024C"/>
    <w:rsid w:val="005904C9"/>
    <w:rsid w:val="00590700"/>
    <w:rsid w:val="005909B2"/>
    <w:rsid w:val="005919CD"/>
    <w:rsid w:val="00592084"/>
    <w:rsid w:val="00592B07"/>
    <w:rsid w:val="00592E1B"/>
    <w:rsid w:val="00593208"/>
    <w:rsid w:val="00593A81"/>
    <w:rsid w:val="00594C56"/>
    <w:rsid w:val="00594C68"/>
    <w:rsid w:val="00595017"/>
    <w:rsid w:val="00595EAE"/>
    <w:rsid w:val="00596D9A"/>
    <w:rsid w:val="005979D9"/>
    <w:rsid w:val="00597B6E"/>
    <w:rsid w:val="00597B91"/>
    <w:rsid w:val="005A0801"/>
    <w:rsid w:val="005A0D94"/>
    <w:rsid w:val="005A10D5"/>
    <w:rsid w:val="005A12D4"/>
    <w:rsid w:val="005A196C"/>
    <w:rsid w:val="005A2397"/>
    <w:rsid w:val="005A246B"/>
    <w:rsid w:val="005A2D07"/>
    <w:rsid w:val="005A3264"/>
    <w:rsid w:val="005A37C4"/>
    <w:rsid w:val="005A3870"/>
    <w:rsid w:val="005A3A53"/>
    <w:rsid w:val="005A3D0A"/>
    <w:rsid w:val="005A4025"/>
    <w:rsid w:val="005A45FA"/>
    <w:rsid w:val="005A51F1"/>
    <w:rsid w:val="005A5AFB"/>
    <w:rsid w:val="005A5DB3"/>
    <w:rsid w:val="005A6F0B"/>
    <w:rsid w:val="005A7021"/>
    <w:rsid w:val="005A7F27"/>
    <w:rsid w:val="005B053B"/>
    <w:rsid w:val="005B16BF"/>
    <w:rsid w:val="005B1E84"/>
    <w:rsid w:val="005B2149"/>
    <w:rsid w:val="005B28EF"/>
    <w:rsid w:val="005B2977"/>
    <w:rsid w:val="005B31C7"/>
    <w:rsid w:val="005B325B"/>
    <w:rsid w:val="005B32DD"/>
    <w:rsid w:val="005B4053"/>
    <w:rsid w:val="005B4354"/>
    <w:rsid w:val="005B4648"/>
    <w:rsid w:val="005B4CDC"/>
    <w:rsid w:val="005B4FE7"/>
    <w:rsid w:val="005B51BC"/>
    <w:rsid w:val="005B52A8"/>
    <w:rsid w:val="005B5415"/>
    <w:rsid w:val="005B5499"/>
    <w:rsid w:val="005B54B6"/>
    <w:rsid w:val="005B5CD3"/>
    <w:rsid w:val="005B5D6B"/>
    <w:rsid w:val="005B5FAA"/>
    <w:rsid w:val="005B6249"/>
    <w:rsid w:val="005B65F2"/>
    <w:rsid w:val="005B6969"/>
    <w:rsid w:val="005B7064"/>
    <w:rsid w:val="005B7577"/>
    <w:rsid w:val="005C1B50"/>
    <w:rsid w:val="005C2540"/>
    <w:rsid w:val="005C295C"/>
    <w:rsid w:val="005C2BAB"/>
    <w:rsid w:val="005C3BA8"/>
    <w:rsid w:val="005C4158"/>
    <w:rsid w:val="005C445F"/>
    <w:rsid w:val="005C47EE"/>
    <w:rsid w:val="005C48EC"/>
    <w:rsid w:val="005C4A3C"/>
    <w:rsid w:val="005C4CE9"/>
    <w:rsid w:val="005C5722"/>
    <w:rsid w:val="005C5A79"/>
    <w:rsid w:val="005C5BDC"/>
    <w:rsid w:val="005C6297"/>
    <w:rsid w:val="005C6942"/>
    <w:rsid w:val="005C71D7"/>
    <w:rsid w:val="005D046F"/>
    <w:rsid w:val="005D04F9"/>
    <w:rsid w:val="005D0654"/>
    <w:rsid w:val="005D0967"/>
    <w:rsid w:val="005D12EC"/>
    <w:rsid w:val="005D1432"/>
    <w:rsid w:val="005D1556"/>
    <w:rsid w:val="005D1875"/>
    <w:rsid w:val="005D1889"/>
    <w:rsid w:val="005D1C4A"/>
    <w:rsid w:val="005D2191"/>
    <w:rsid w:val="005D2CCF"/>
    <w:rsid w:val="005D2E17"/>
    <w:rsid w:val="005D3108"/>
    <w:rsid w:val="005D320A"/>
    <w:rsid w:val="005D332B"/>
    <w:rsid w:val="005D33D6"/>
    <w:rsid w:val="005D3D66"/>
    <w:rsid w:val="005D3FF1"/>
    <w:rsid w:val="005D4632"/>
    <w:rsid w:val="005D472A"/>
    <w:rsid w:val="005D5378"/>
    <w:rsid w:val="005D5473"/>
    <w:rsid w:val="005D5688"/>
    <w:rsid w:val="005D5829"/>
    <w:rsid w:val="005D58C4"/>
    <w:rsid w:val="005D5910"/>
    <w:rsid w:val="005D60D0"/>
    <w:rsid w:val="005D6694"/>
    <w:rsid w:val="005D6B9F"/>
    <w:rsid w:val="005D6BC8"/>
    <w:rsid w:val="005D6FA3"/>
    <w:rsid w:val="005D7131"/>
    <w:rsid w:val="005D7265"/>
    <w:rsid w:val="005D74EA"/>
    <w:rsid w:val="005D7587"/>
    <w:rsid w:val="005D77CC"/>
    <w:rsid w:val="005D7BAC"/>
    <w:rsid w:val="005E03EE"/>
    <w:rsid w:val="005E05A6"/>
    <w:rsid w:val="005E0BA2"/>
    <w:rsid w:val="005E0CE1"/>
    <w:rsid w:val="005E10C8"/>
    <w:rsid w:val="005E2007"/>
    <w:rsid w:val="005E2D7C"/>
    <w:rsid w:val="005E2F53"/>
    <w:rsid w:val="005E3279"/>
    <w:rsid w:val="005E38AE"/>
    <w:rsid w:val="005E3AF9"/>
    <w:rsid w:val="005E3F35"/>
    <w:rsid w:val="005E43B4"/>
    <w:rsid w:val="005E43FE"/>
    <w:rsid w:val="005E46AC"/>
    <w:rsid w:val="005E5378"/>
    <w:rsid w:val="005E647C"/>
    <w:rsid w:val="005E675F"/>
    <w:rsid w:val="005E6BBA"/>
    <w:rsid w:val="005E6DE9"/>
    <w:rsid w:val="005E712F"/>
    <w:rsid w:val="005E7295"/>
    <w:rsid w:val="005E797F"/>
    <w:rsid w:val="005E7DE4"/>
    <w:rsid w:val="005F056D"/>
    <w:rsid w:val="005F14CF"/>
    <w:rsid w:val="005F1FF7"/>
    <w:rsid w:val="005F2076"/>
    <w:rsid w:val="005F24AF"/>
    <w:rsid w:val="005F299D"/>
    <w:rsid w:val="005F2C29"/>
    <w:rsid w:val="005F36B2"/>
    <w:rsid w:val="005F386E"/>
    <w:rsid w:val="005F3DB1"/>
    <w:rsid w:val="005F43CF"/>
    <w:rsid w:val="005F464E"/>
    <w:rsid w:val="005F4727"/>
    <w:rsid w:val="005F4D9A"/>
    <w:rsid w:val="005F506A"/>
    <w:rsid w:val="005F50AE"/>
    <w:rsid w:val="005F53FB"/>
    <w:rsid w:val="005F554D"/>
    <w:rsid w:val="005F58D7"/>
    <w:rsid w:val="005F635A"/>
    <w:rsid w:val="005F6523"/>
    <w:rsid w:val="005F6B8F"/>
    <w:rsid w:val="005F6F39"/>
    <w:rsid w:val="005F72B7"/>
    <w:rsid w:val="005F7557"/>
    <w:rsid w:val="005F7A43"/>
    <w:rsid w:val="005F7B3C"/>
    <w:rsid w:val="006005EB"/>
    <w:rsid w:val="006007EB"/>
    <w:rsid w:val="00600A3F"/>
    <w:rsid w:val="00600BEC"/>
    <w:rsid w:val="0060101A"/>
    <w:rsid w:val="0060142B"/>
    <w:rsid w:val="00601D59"/>
    <w:rsid w:val="006025D3"/>
    <w:rsid w:val="00602D61"/>
    <w:rsid w:val="00603287"/>
    <w:rsid w:val="00603375"/>
    <w:rsid w:val="00603440"/>
    <w:rsid w:val="00603787"/>
    <w:rsid w:val="00603ABB"/>
    <w:rsid w:val="00603FD2"/>
    <w:rsid w:val="00603FF8"/>
    <w:rsid w:val="0060410E"/>
    <w:rsid w:val="006042F3"/>
    <w:rsid w:val="0060451F"/>
    <w:rsid w:val="00604884"/>
    <w:rsid w:val="00604A53"/>
    <w:rsid w:val="00604DC4"/>
    <w:rsid w:val="00605143"/>
    <w:rsid w:val="006051D3"/>
    <w:rsid w:val="0060525F"/>
    <w:rsid w:val="00605941"/>
    <w:rsid w:val="00605E11"/>
    <w:rsid w:val="00605FD1"/>
    <w:rsid w:val="0060640E"/>
    <w:rsid w:val="0060672C"/>
    <w:rsid w:val="00606C2E"/>
    <w:rsid w:val="0060750C"/>
    <w:rsid w:val="006075CD"/>
    <w:rsid w:val="0060775E"/>
    <w:rsid w:val="006078E5"/>
    <w:rsid w:val="00607960"/>
    <w:rsid w:val="0061074C"/>
    <w:rsid w:val="00610768"/>
    <w:rsid w:val="006107FD"/>
    <w:rsid w:val="006108FE"/>
    <w:rsid w:val="00611244"/>
    <w:rsid w:val="006115D4"/>
    <w:rsid w:val="00612535"/>
    <w:rsid w:val="00612BFD"/>
    <w:rsid w:val="00612EA0"/>
    <w:rsid w:val="0061364B"/>
    <w:rsid w:val="0061451C"/>
    <w:rsid w:val="00614604"/>
    <w:rsid w:val="00614FAC"/>
    <w:rsid w:val="00615D19"/>
    <w:rsid w:val="006161F3"/>
    <w:rsid w:val="0061626D"/>
    <w:rsid w:val="00616F83"/>
    <w:rsid w:val="00617128"/>
    <w:rsid w:val="006179BF"/>
    <w:rsid w:val="0062059C"/>
    <w:rsid w:val="00620A21"/>
    <w:rsid w:val="00620D95"/>
    <w:rsid w:val="00620FB3"/>
    <w:rsid w:val="00621005"/>
    <w:rsid w:val="006213E3"/>
    <w:rsid w:val="00621656"/>
    <w:rsid w:val="006216FC"/>
    <w:rsid w:val="0062177E"/>
    <w:rsid w:val="00621DF8"/>
    <w:rsid w:val="0062222F"/>
    <w:rsid w:val="00622245"/>
    <w:rsid w:val="00622275"/>
    <w:rsid w:val="0062350E"/>
    <w:rsid w:val="00623687"/>
    <w:rsid w:val="00623727"/>
    <w:rsid w:val="00623F3D"/>
    <w:rsid w:val="00623FF3"/>
    <w:rsid w:val="00624738"/>
    <w:rsid w:val="00624BCD"/>
    <w:rsid w:val="00625370"/>
    <w:rsid w:val="00626B64"/>
    <w:rsid w:val="00626D5E"/>
    <w:rsid w:val="00626E0C"/>
    <w:rsid w:val="00627533"/>
    <w:rsid w:val="00627E1B"/>
    <w:rsid w:val="00630020"/>
    <w:rsid w:val="00630078"/>
    <w:rsid w:val="00630159"/>
    <w:rsid w:val="006302A9"/>
    <w:rsid w:val="00631012"/>
    <w:rsid w:val="00631E2A"/>
    <w:rsid w:val="00631FDF"/>
    <w:rsid w:val="0063425E"/>
    <w:rsid w:val="00634A1C"/>
    <w:rsid w:val="00635461"/>
    <w:rsid w:val="00635797"/>
    <w:rsid w:val="0063611D"/>
    <w:rsid w:val="006370D9"/>
    <w:rsid w:val="006377A6"/>
    <w:rsid w:val="00640082"/>
    <w:rsid w:val="00640087"/>
    <w:rsid w:val="00640860"/>
    <w:rsid w:val="00640864"/>
    <w:rsid w:val="00640B58"/>
    <w:rsid w:val="006412D0"/>
    <w:rsid w:val="00641BCC"/>
    <w:rsid w:val="00641E43"/>
    <w:rsid w:val="00641F9B"/>
    <w:rsid w:val="00642AA4"/>
    <w:rsid w:val="00642FA6"/>
    <w:rsid w:val="0064300F"/>
    <w:rsid w:val="006433AD"/>
    <w:rsid w:val="00643501"/>
    <w:rsid w:val="00643650"/>
    <w:rsid w:val="006437CC"/>
    <w:rsid w:val="0064399E"/>
    <w:rsid w:val="00643C73"/>
    <w:rsid w:val="00644238"/>
    <w:rsid w:val="0064423B"/>
    <w:rsid w:val="00644A7E"/>
    <w:rsid w:val="00644B8C"/>
    <w:rsid w:val="0064553D"/>
    <w:rsid w:val="0064559E"/>
    <w:rsid w:val="006456DB"/>
    <w:rsid w:val="00645DFC"/>
    <w:rsid w:val="00646DCB"/>
    <w:rsid w:val="00647121"/>
    <w:rsid w:val="006475DE"/>
    <w:rsid w:val="00647E72"/>
    <w:rsid w:val="00647F22"/>
    <w:rsid w:val="00650A01"/>
    <w:rsid w:val="00650B17"/>
    <w:rsid w:val="00650C26"/>
    <w:rsid w:val="00650F83"/>
    <w:rsid w:val="0065112B"/>
    <w:rsid w:val="00651406"/>
    <w:rsid w:val="00651A46"/>
    <w:rsid w:val="00651FB3"/>
    <w:rsid w:val="00652D61"/>
    <w:rsid w:val="00652E7C"/>
    <w:rsid w:val="00653901"/>
    <w:rsid w:val="00653CFE"/>
    <w:rsid w:val="006540B1"/>
    <w:rsid w:val="0065418D"/>
    <w:rsid w:val="006544B8"/>
    <w:rsid w:val="00654DB8"/>
    <w:rsid w:val="0065521B"/>
    <w:rsid w:val="00655B46"/>
    <w:rsid w:val="00656022"/>
    <w:rsid w:val="0065609C"/>
    <w:rsid w:val="00660366"/>
    <w:rsid w:val="00660524"/>
    <w:rsid w:val="00660875"/>
    <w:rsid w:val="006608FB"/>
    <w:rsid w:val="00660B50"/>
    <w:rsid w:val="0066107F"/>
    <w:rsid w:val="00661FE9"/>
    <w:rsid w:val="0066236B"/>
    <w:rsid w:val="00662482"/>
    <w:rsid w:val="00662B10"/>
    <w:rsid w:val="00662E08"/>
    <w:rsid w:val="006635B7"/>
    <w:rsid w:val="0066376B"/>
    <w:rsid w:val="00663860"/>
    <w:rsid w:val="006639FC"/>
    <w:rsid w:val="00663A0D"/>
    <w:rsid w:val="006640CC"/>
    <w:rsid w:val="006652CB"/>
    <w:rsid w:val="006653FF"/>
    <w:rsid w:val="00665490"/>
    <w:rsid w:val="0066575E"/>
    <w:rsid w:val="00665BFD"/>
    <w:rsid w:val="0066601B"/>
    <w:rsid w:val="0066603F"/>
    <w:rsid w:val="0066654B"/>
    <w:rsid w:val="00666C15"/>
    <w:rsid w:val="00666C1F"/>
    <w:rsid w:val="00666E69"/>
    <w:rsid w:val="006675C2"/>
    <w:rsid w:val="0066763B"/>
    <w:rsid w:val="00667D8C"/>
    <w:rsid w:val="00670551"/>
    <w:rsid w:val="00670B07"/>
    <w:rsid w:val="00670D3E"/>
    <w:rsid w:val="00671538"/>
    <w:rsid w:val="006717BF"/>
    <w:rsid w:val="00671D40"/>
    <w:rsid w:val="00671F07"/>
    <w:rsid w:val="00672332"/>
    <w:rsid w:val="00672582"/>
    <w:rsid w:val="00672986"/>
    <w:rsid w:val="006729A3"/>
    <w:rsid w:val="00672A2C"/>
    <w:rsid w:val="00672B81"/>
    <w:rsid w:val="0067339F"/>
    <w:rsid w:val="0067347E"/>
    <w:rsid w:val="0067378B"/>
    <w:rsid w:val="00673976"/>
    <w:rsid w:val="00673A7D"/>
    <w:rsid w:val="00674450"/>
    <w:rsid w:val="00674931"/>
    <w:rsid w:val="0067507C"/>
    <w:rsid w:val="00675380"/>
    <w:rsid w:val="0067553F"/>
    <w:rsid w:val="006755A3"/>
    <w:rsid w:val="00675BD7"/>
    <w:rsid w:val="0067603C"/>
    <w:rsid w:val="006761D0"/>
    <w:rsid w:val="006769C9"/>
    <w:rsid w:val="00676A45"/>
    <w:rsid w:val="00676C8F"/>
    <w:rsid w:val="00677072"/>
    <w:rsid w:val="006774BD"/>
    <w:rsid w:val="006775B1"/>
    <w:rsid w:val="00677B4C"/>
    <w:rsid w:val="0068005F"/>
    <w:rsid w:val="0068036E"/>
    <w:rsid w:val="006808FB"/>
    <w:rsid w:val="00680AEF"/>
    <w:rsid w:val="00680FEA"/>
    <w:rsid w:val="006811EC"/>
    <w:rsid w:val="00681244"/>
    <w:rsid w:val="006817DD"/>
    <w:rsid w:val="0068192B"/>
    <w:rsid w:val="0068267B"/>
    <w:rsid w:val="006826CA"/>
    <w:rsid w:val="00682EA1"/>
    <w:rsid w:val="00682FEE"/>
    <w:rsid w:val="006830DA"/>
    <w:rsid w:val="006837C0"/>
    <w:rsid w:val="006841FF"/>
    <w:rsid w:val="00684775"/>
    <w:rsid w:val="006848CD"/>
    <w:rsid w:val="00684C2F"/>
    <w:rsid w:val="00684DC9"/>
    <w:rsid w:val="00684E45"/>
    <w:rsid w:val="00684FE8"/>
    <w:rsid w:val="00685C50"/>
    <w:rsid w:val="00685CED"/>
    <w:rsid w:val="00686438"/>
    <w:rsid w:val="006864DC"/>
    <w:rsid w:val="00686EC9"/>
    <w:rsid w:val="006873D1"/>
    <w:rsid w:val="00687A07"/>
    <w:rsid w:val="00687F64"/>
    <w:rsid w:val="00690BD2"/>
    <w:rsid w:val="00690DE7"/>
    <w:rsid w:val="00690EDE"/>
    <w:rsid w:val="00691051"/>
    <w:rsid w:val="00691132"/>
    <w:rsid w:val="0069115E"/>
    <w:rsid w:val="006912AD"/>
    <w:rsid w:val="006917F4"/>
    <w:rsid w:val="00692140"/>
    <w:rsid w:val="00692542"/>
    <w:rsid w:val="00692C83"/>
    <w:rsid w:val="006930CB"/>
    <w:rsid w:val="006949AD"/>
    <w:rsid w:val="00694DBC"/>
    <w:rsid w:val="006957FC"/>
    <w:rsid w:val="00695812"/>
    <w:rsid w:val="0069591B"/>
    <w:rsid w:val="0069680E"/>
    <w:rsid w:val="00697351"/>
    <w:rsid w:val="006977DB"/>
    <w:rsid w:val="00697A83"/>
    <w:rsid w:val="00697CA7"/>
    <w:rsid w:val="00697D85"/>
    <w:rsid w:val="006A049E"/>
    <w:rsid w:val="006A0E12"/>
    <w:rsid w:val="006A0F85"/>
    <w:rsid w:val="006A1830"/>
    <w:rsid w:val="006A1E0B"/>
    <w:rsid w:val="006A2B8A"/>
    <w:rsid w:val="006A384E"/>
    <w:rsid w:val="006A4336"/>
    <w:rsid w:val="006A487E"/>
    <w:rsid w:val="006A4960"/>
    <w:rsid w:val="006A4D16"/>
    <w:rsid w:val="006A4DD5"/>
    <w:rsid w:val="006A4E0F"/>
    <w:rsid w:val="006A52B7"/>
    <w:rsid w:val="006A546B"/>
    <w:rsid w:val="006A5E3D"/>
    <w:rsid w:val="006A61B3"/>
    <w:rsid w:val="006A6352"/>
    <w:rsid w:val="006A65F9"/>
    <w:rsid w:val="006A77E2"/>
    <w:rsid w:val="006A794E"/>
    <w:rsid w:val="006A7958"/>
    <w:rsid w:val="006A797A"/>
    <w:rsid w:val="006A7D0F"/>
    <w:rsid w:val="006B011A"/>
    <w:rsid w:val="006B026E"/>
    <w:rsid w:val="006B0C80"/>
    <w:rsid w:val="006B1957"/>
    <w:rsid w:val="006B1BE5"/>
    <w:rsid w:val="006B1C48"/>
    <w:rsid w:val="006B1C5E"/>
    <w:rsid w:val="006B213F"/>
    <w:rsid w:val="006B2404"/>
    <w:rsid w:val="006B24CF"/>
    <w:rsid w:val="006B2F32"/>
    <w:rsid w:val="006B39A5"/>
    <w:rsid w:val="006B41E2"/>
    <w:rsid w:val="006B42C2"/>
    <w:rsid w:val="006B449D"/>
    <w:rsid w:val="006B477B"/>
    <w:rsid w:val="006B4A74"/>
    <w:rsid w:val="006B4EAE"/>
    <w:rsid w:val="006B4F82"/>
    <w:rsid w:val="006B519F"/>
    <w:rsid w:val="006B51F2"/>
    <w:rsid w:val="006B5353"/>
    <w:rsid w:val="006B61C8"/>
    <w:rsid w:val="006B627C"/>
    <w:rsid w:val="006B64C7"/>
    <w:rsid w:val="006B6E33"/>
    <w:rsid w:val="006B6F53"/>
    <w:rsid w:val="006B6FB2"/>
    <w:rsid w:val="006B708D"/>
    <w:rsid w:val="006B7F18"/>
    <w:rsid w:val="006C01D0"/>
    <w:rsid w:val="006C03D5"/>
    <w:rsid w:val="006C05C3"/>
    <w:rsid w:val="006C0D1C"/>
    <w:rsid w:val="006C1311"/>
    <w:rsid w:val="006C1438"/>
    <w:rsid w:val="006C1DEE"/>
    <w:rsid w:val="006C1E2D"/>
    <w:rsid w:val="006C24BA"/>
    <w:rsid w:val="006C296D"/>
    <w:rsid w:val="006C30CF"/>
    <w:rsid w:val="006C3265"/>
    <w:rsid w:val="006C35F8"/>
    <w:rsid w:val="006C37BA"/>
    <w:rsid w:val="006C3C16"/>
    <w:rsid w:val="006C430E"/>
    <w:rsid w:val="006C46D5"/>
    <w:rsid w:val="006C48C4"/>
    <w:rsid w:val="006C4B9C"/>
    <w:rsid w:val="006C4CF7"/>
    <w:rsid w:val="006C568A"/>
    <w:rsid w:val="006C5F3C"/>
    <w:rsid w:val="006C687D"/>
    <w:rsid w:val="006C707D"/>
    <w:rsid w:val="006C74BB"/>
    <w:rsid w:val="006C75AD"/>
    <w:rsid w:val="006C7ADD"/>
    <w:rsid w:val="006C7FED"/>
    <w:rsid w:val="006D00E8"/>
    <w:rsid w:val="006D0106"/>
    <w:rsid w:val="006D0979"/>
    <w:rsid w:val="006D0B24"/>
    <w:rsid w:val="006D0CFD"/>
    <w:rsid w:val="006D0D34"/>
    <w:rsid w:val="006D0F79"/>
    <w:rsid w:val="006D0FA6"/>
    <w:rsid w:val="006D10F4"/>
    <w:rsid w:val="006D11F5"/>
    <w:rsid w:val="006D12E8"/>
    <w:rsid w:val="006D1605"/>
    <w:rsid w:val="006D1CB3"/>
    <w:rsid w:val="006D3200"/>
    <w:rsid w:val="006D3DE8"/>
    <w:rsid w:val="006D460A"/>
    <w:rsid w:val="006D48E6"/>
    <w:rsid w:val="006D5396"/>
    <w:rsid w:val="006D54B7"/>
    <w:rsid w:val="006D58EA"/>
    <w:rsid w:val="006D5BEF"/>
    <w:rsid w:val="006D5D57"/>
    <w:rsid w:val="006D5DDB"/>
    <w:rsid w:val="006D707E"/>
    <w:rsid w:val="006D756B"/>
    <w:rsid w:val="006D7659"/>
    <w:rsid w:val="006D7F3F"/>
    <w:rsid w:val="006E05C9"/>
    <w:rsid w:val="006E10E7"/>
    <w:rsid w:val="006E12BA"/>
    <w:rsid w:val="006E1AB2"/>
    <w:rsid w:val="006E1FA1"/>
    <w:rsid w:val="006E1FF9"/>
    <w:rsid w:val="006E23DB"/>
    <w:rsid w:val="006E2650"/>
    <w:rsid w:val="006E29C6"/>
    <w:rsid w:val="006E2FD9"/>
    <w:rsid w:val="006E31E8"/>
    <w:rsid w:val="006E3F95"/>
    <w:rsid w:val="006E4552"/>
    <w:rsid w:val="006E5452"/>
    <w:rsid w:val="006E560D"/>
    <w:rsid w:val="006E5707"/>
    <w:rsid w:val="006E5F71"/>
    <w:rsid w:val="006E614D"/>
    <w:rsid w:val="006E684F"/>
    <w:rsid w:val="006E7D90"/>
    <w:rsid w:val="006F019E"/>
    <w:rsid w:val="006F0DC8"/>
    <w:rsid w:val="006F1394"/>
    <w:rsid w:val="006F1409"/>
    <w:rsid w:val="006F17C7"/>
    <w:rsid w:val="006F20F2"/>
    <w:rsid w:val="006F2111"/>
    <w:rsid w:val="006F251B"/>
    <w:rsid w:val="006F2EAD"/>
    <w:rsid w:val="006F302C"/>
    <w:rsid w:val="006F3670"/>
    <w:rsid w:val="006F396A"/>
    <w:rsid w:val="006F40B1"/>
    <w:rsid w:val="006F41E0"/>
    <w:rsid w:val="006F4668"/>
    <w:rsid w:val="006F4D4F"/>
    <w:rsid w:val="006F5376"/>
    <w:rsid w:val="006F61E1"/>
    <w:rsid w:val="006F6676"/>
    <w:rsid w:val="006F6AC3"/>
    <w:rsid w:val="006F6F6D"/>
    <w:rsid w:val="006F723C"/>
    <w:rsid w:val="007003AB"/>
    <w:rsid w:val="00700A4B"/>
    <w:rsid w:val="00700B9C"/>
    <w:rsid w:val="007013AE"/>
    <w:rsid w:val="00701789"/>
    <w:rsid w:val="007017CF"/>
    <w:rsid w:val="007018BA"/>
    <w:rsid w:val="00701960"/>
    <w:rsid w:val="00701AD2"/>
    <w:rsid w:val="00701FCE"/>
    <w:rsid w:val="0070269B"/>
    <w:rsid w:val="007028DB"/>
    <w:rsid w:val="007048AC"/>
    <w:rsid w:val="00704D2B"/>
    <w:rsid w:val="00704ED5"/>
    <w:rsid w:val="00704F40"/>
    <w:rsid w:val="00705201"/>
    <w:rsid w:val="00705A70"/>
    <w:rsid w:val="007068E6"/>
    <w:rsid w:val="00706A01"/>
    <w:rsid w:val="00706F16"/>
    <w:rsid w:val="00707738"/>
    <w:rsid w:val="00707BFB"/>
    <w:rsid w:val="00711168"/>
    <w:rsid w:val="00711BD5"/>
    <w:rsid w:val="00711C09"/>
    <w:rsid w:val="00711FB7"/>
    <w:rsid w:val="0071211C"/>
    <w:rsid w:val="007121F5"/>
    <w:rsid w:val="007122AC"/>
    <w:rsid w:val="007122BF"/>
    <w:rsid w:val="00712317"/>
    <w:rsid w:val="00712638"/>
    <w:rsid w:val="0071270A"/>
    <w:rsid w:val="00713C21"/>
    <w:rsid w:val="00713D22"/>
    <w:rsid w:val="00714682"/>
    <w:rsid w:val="0071523F"/>
    <w:rsid w:val="00715BA9"/>
    <w:rsid w:val="00715EDB"/>
    <w:rsid w:val="007162E0"/>
    <w:rsid w:val="00716515"/>
    <w:rsid w:val="0071654D"/>
    <w:rsid w:val="00716A50"/>
    <w:rsid w:val="00716BDC"/>
    <w:rsid w:val="00716C55"/>
    <w:rsid w:val="00716F6F"/>
    <w:rsid w:val="007171D9"/>
    <w:rsid w:val="00717666"/>
    <w:rsid w:val="007177F0"/>
    <w:rsid w:val="00717C81"/>
    <w:rsid w:val="00717D7B"/>
    <w:rsid w:val="00717D8A"/>
    <w:rsid w:val="00720D18"/>
    <w:rsid w:val="0072103D"/>
    <w:rsid w:val="00721F1A"/>
    <w:rsid w:val="0072225E"/>
    <w:rsid w:val="007224A9"/>
    <w:rsid w:val="00722646"/>
    <w:rsid w:val="007233A9"/>
    <w:rsid w:val="007234D4"/>
    <w:rsid w:val="007236E7"/>
    <w:rsid w:val="0072375C"/>
    <w:rsid w:val="00723F69"/>
    <w:rsid w:val="007246D7"/>
    <w:rsid w:val="007253FA"/>
    <w:rsid w:val="00725421"/>
    <w:rsid w:val="007254BD"/>
    <w:rsid w:val="0072584E"/>
    <w:rsid w:val="007264D1"/>
    <w:rsid w:val="0072655C"/>
    <w:rsid w:val="00726935"/>
    <w:rsid w:val="00726E79"/>
    <w:rsid w:val="00726EB9"/>
    <w:rsid w:val="00727307"/>
    <w:rsid w:val="007274C8"/>
    <w:rsid w:val="00727614"/>
    <w:rsid w:val="007307E4"/>
    <w:rsid w:val="00730993"/>
    <w:rsid w:val="00730D21"/>
    <w:rsid w:val="0073104F"/>
    <w:rsid w:val="00731348"/>
    <w:rsid w:val="0073146D"/>
    <w:rsid w:val="007316C0"/>
    <w:rsid w:val="00731C1A"/>
    <w:rsid w:val="0073269E"/>
    <w:rsid w:val="00732885"/>
    <w:rsid w:val="007329FD"/>
    <w:rsid w:val="00733CDE"/>
    <w:rsid w:val="00733DA7"/>
    <w:rsid w:val="00733DE0"/>
    <w:rsid w:val="007340A6"/>
    <w:rsid w:val="007348AD"/>
    <w:rsid w:val="00734A20"/>
    <w:rsid w:val="00735122"/>
    <w:rsid w:val="00735976"/>
    <w:rsid w:val="00735C42"/>
    <w:rsid w:val="00735EDA"/>
    <w:rsid w:val="00735F2C"/>
    <w:rsid w:val="0073630B"/>
    <w:rsid w:val="0073643A"/>
    <w:rsid w:val="007364DC"/>
    <w:rsid w:val="0073652C"/>
    <w:rsid w:val="007367E7"/>
    <w:rsid w:val="00737A29"/>
    <w:rsid w:val="0074035B"/>
    <w:rsid w:val="007404DA"/>
    <w:rsid w:val="0074050D"/>
    <w:rsid w:val="00740904"/>
    <w:rsid w:val="0074090B"/>
    <w:rsid w:val="00741191"/>
    <w:rsid w:val="00741199"/>
    <w:rsid w:val="007411C8"/>
    <w:rsid w:val="00741DBC"/>
    <w:rsid w:val="00742ACC"/>
    <w:rsid w:val="00744493"/>
    <w:rsid w:val="007444BB"/>
    <w:rsid w:val="00744FC1"/>
    <w:rsid w:val="007454D9"/>
    <w:rsid w:val="00745609"/>
    <w:rsid w:val="00745C2F"/>
    <w:rsid w:val="00745F88"/>
    <w:rsid w:val="00747429"/>
    <w:rsid w:val="00747964"/>
    <w:rsid w:val="00747DD3"/>
    <w:rsid w:val="00750781"/>
    <w:rsid w:val="007509B9"/>
    <w:rsid w:val="00750EED"/>
    <w:rsid w:val="0075147B"/>
    <w:rsid w:val="0075153D"/>
    <w:rsid w:val="007517B6"/>
    <w:rsid w:val="00751911"/>
    <w:rsid w:val="0075210A"/>
    <w:rsid w:val="00752359"/>
    <w:rsid w:val="00752680"/>
    <w:rsid w:val="00752C03"/>
    <w:rsid w:val="007535D2"/>
    <w:rsid w:val="0075367C"/>
    <w:rsid w:val="00753A59"/>
    <w:rsid w:val="007540A0"/>
    <w:rsid w:val="007543CE"/>
    <w:rsid w:val="0075589D"/>
    <w:rsid w:val="007558F0"/>
    <w:rsid w:val="00755A6E"/>
    <w:rsid w:val="00755BEA"/>
    <w:rsid w:val="0075606A"/>
    <w:rsid w:val="00756C0B"/>
    <w:rsid w:val="00756C64"/>
    <w:rsid w:val="00756D8E"/>
    <w:rsid w:val="00756D91"/>
    <w:rsid w:val="0075769C"/>
    <w:rsid w:val="007577F2"/>
    <w:rsid w:val="00757B89"/>
    <w:rsid w:val="00757CF7"/>
    <w:rsid w:val="00760AC1"/>
    <w:rsid w:val="00760D78"/>
    <w:rsid w:val="007610A6"/>
    <w:rsid w:val="007611ED"/>
    <w:rsid w:val="00761FCF"/>
    <w:rsid w:val="00762B2A"/>
    <w:rsid w:val="00763333"/>
    <w:rsid w:val="007634A6"/>
    <w:rsid w:val="007638B9"/>
    <w:rsid w:val="00763928"/>
    <w:rsid w:val="00763AAC"/>
    <w:rsid w:val="00763C7E"/>
    <w:rsid w:val="00763CC0"/>
    <w:rsid w:val="007642CD"/>
    <w:rsid w:val="007646E7"/>
    <w:rsid w:val="00764C9F"/>
    <w:rsid w:val="00765946"/>
    <w:rsid w:val="00765FD3"/>
    <w:rsid w:val="007673E5"/>
    <w:rsid w:val="00767A53"/>
    <w:rsid w:val="00767B90"/>
    <w:rsid w:val="007700B5"/>
    <w:rsid w:val="00770274"/>
    <w:rsid w:val="00770DE2"/>
    <w:rsid w:val="00770FF1"/>
    <w:rsid w:val="0077103D"/>
    <w:rsid w:val="007716B7"/>
    <w:rsid w:val="007718BE"/>
    <w:rsid w:val="00771B5A"/>
    <w:rsid w:val="00771EB7"/>
    <w:rsid w:val="007721D5"/>
    <w:rsid w:val="007726B9"/>
    <w:rsid w:val="00772E22"/>
    <w:rsid w:val="00773A96"/>
    <w:rsid w:val="00773ABC"/>
    <w:rsid w:val="00774110"/>
    <w:rsid w:val="00774188"/>
    <w:rsid w:val="007745BF"/>
    <w:rsid w:val="00775089"/>
    <w:rsid w:val="007754C4"/>
    <w:rsid w:val="007755DE"/>
    <w:rsid w:val="00775FB2"/>
    <w:rsid w:val="007770F6"/>
    <w:rsid w:val="00777127"/>
    <w:rsid w:val="007773FF"/>
    <w:rsid w:val="00777783"/>
    <w:rsid w:val="007777F6"/>
    <w:rsid w:val="00777DCC"/>
    <w:rsid w:val="00780010"/>
    <w:rsid w:val="0078049F"/>
    <w:rsid w:val="0078063A"/>
    <w:rsid w:val="00780A76"/>
    <w:rsid w:val="0078137A"/>
    <w:rsid w:val="007813B4"/>
    <w:rsid w:val="007819B9"/>
    <w:rsid w:val="00781CBC"/>
    <w:rsid w:val="00781D0F"/>
    <w:rsid w:val="00781F30"/>
    <w:rsid w:val="0078215E"/>
    <w:rsid w:val="0078216D"/>
    <w:rsid w:val="007821C2"/>
    <w:rsid w:val="00782546"/>
    <w:rsid w:val="00782691"/>
    <w:rsid w:val="00782D57"/>
    <w:rsid w:val="007831F0"/>
    <w:rsid w:val="00783280"/>
    <w:rsid w:val="00783B54"/>
    <w:rsid w:val="00783F88"/>
    <w:rsid w:val="00784398"/>
    <w:rsid w:val="00784431"/>
    <w:rsid w:val="00784CAD"/>
    <w:rsid w:val="00784D10"/>
    <w:rsid w:val="00784E86"/>
    <w:rsid w:val="00785074"/>
    <w:rsid w:val="007852B9"/>
    <w:rsid w:val="007855B0"/>
    <w:rsid w:val="007857E5"/>
    <w:rsid w:val="00785A48"/>
    <w:rsid w:val="00785EE6"/>
    <w:rsid w:val="00785FCD"/>
    <w:rsid w:val="00786CCA"/>
    <w:rsid w:val="00786FCB"/>
    <w:rsid w:val="007877F3"/>
    <w:rsid w:val="00787877"/>
    <w:rsid w:val="0078787F"/>
    <w:rsid w:val="00790034"/>
    <w:rsid w:val="0079019E"/>
    <w:rsid w:val="0079056D"/>
    <w:rsid w:val="00791084"/>
    <w:rsid w:val="00791219"/>
    <w:rsid w:val="00791D5A"/>
    <w:rsid w:val="007921D3"/>
    <w:rsid w:val="00792468"/>
    <w:rsid w:val="00792641"/>
    <w:rsid w:val="00792AA4"/>
    <w:rsid w:val="00792AC6"/>
    <w:rsid w:val="00792D0B"/>
    <w:rsid w:val="00792E1F"/>
    <w:rsid w:val="007931AF"/>
    <w:rsid w:val="007933B5"/>
    <w:rsid w:val="007933C8"/>
    <w:rsid w:val="00793795"/>
    <w:rsid w:val="00793EEE"/>
    <w:rsid w:val="0079468F"/>
    <w:rsid w:val="00794B5A"/>
    <w:rsid w:val="00794F12"/>
    <w:rsid w:val="00795181"/>
    <w:rsid w:val="007953EE"/>
    <w:rsid w:val="00795BE6"/>
    <w:rsid w:val="00795E25"/>
    <w:rsid w:val="007961A1"/>
    <w:rsid w:val="007966A4"/>
    <w:rsid w:val="0079689D"/>
    <w:rsid w:val="00797DD7"/>
    <w:rsid w:val="007A01CE"/>
    <w:rsid w:val="007A02F8"/>
    <w:rsid w:val="007A0AFD"/>
    <w:rsid w:val="007A112F"/>
    <w:rsid w:val="007A1C1C"/>
    <w:rsid w:val="007A1E08"/>
    <w:rsid w:val="007A2268"/>
    <w:rsid w:val="007A2AD5"/>
    <w:rsid w:val="007A2E5E"/>
    <w:rsid w:val="007A3118"/>
    <w:rsid w:val="007A3229"/>
    <w:rsid w:val="007A3AA4"/>
    <w:rsid w:val="007A4166"/>
    <w:rsid w:val="007A47D5"/>
    <w:rsid w:val="007A4C6A"/>
    <w:rsid w:val="007A4DFF"/>
    <w:rsid w:val="007A5235"/>
    <w:rsid w:val="007A59B4"/>
    <w:rsid w:val="007A5C55"/>
    <w:rsid w:val="007A5F23"/>
    <w:rsid w:val="007A6041"/>
    <w:rsid w:val="007A645C"/>
    <w:rsid w:val="007A6E45"/>
    <w:rsid w:val="007A7229"/>
    <w:rsid w:val="007A75FC"/>
    <w:rsid w:val="007A7661"/>
    <w:rsid w:val="007A7724"/>
    <w:rsid w:val="007A7EA4"/>
    <w:rsid w:val="007B046F"/>
    <w:rsid w:val="007B1A9B"/>
    <w:rsid w:val="007B1BCC"/>
    <w:rsid w:val="007B1F70"/>
    <w:rsid w:val="007B2397"/>
    <w:rsid w:val="007B24B1"/>
    <w:rsid w:val="007B2721"/>
    <w:rsid w:val="007B2D1B"/>
    <w:rsid w:val="007B2D3B"/>
    <w:rsid w:val="007B33A8"/>
    <w:rsid w:val="007B3409"/>
    <w:rsid w:val="007B39E7"/>
    <w:rsid w:val="007B3C65"/>
    <w:rsid w:val="007B3D05"/>
    <w:rsid w:val="007B3ED8"/>
    <w:rsid w:val="007B5420"/>
    <w:rsid w:val="007B555C"/>
    <w:rsid w:val="007B605C"/>
    <w:rsid w:val="007B60ED"/>
    <w:rsid w:val="007B6671"/>
    <w:rsid w:val="007B6C06"/>
    <w:rsid w:val="007B6CBB"/>
    <w:rsid w:val="007B6F86"/>
    <w:rsid w:val="007C02C0"/>
    <w:rsid w:val="007C0578"/>
    <w:rsid w:val="007C05C2"/>
    <w:rsid w:val="007C0735"/>
    <w:rsid w:val="007C0FED"/>
    <w:rsid w:val="007C1480"/>
    <w:rsid w:val="007C1CCD"/>
    <w:rsid w:val="007C1FEF"/>
    <w:rsid w:val="007C29E0"/>
    <w:rsid w:val="007C2DDD"/>
    <w:rsid w:val="007C320D"/>
    <w:rsid w:val="007C428E"/>
    <w:rsid w:val="007C4ADB"/>
    <w:rsid w:val="007C50D1"/>
    <w:rsid w:val="007C526F"/>
    <w:rsid w:val="007C54FE"/>
    <w:rsid w:val="007C551F"/>
    <w:rsid w:val="007C584F"/>
    <w:rsid w:val="007C5C4B"/>
    <w:rsid w:val="007C6AA7"/>
    <w:rsid w:val="007C6B2F"/>
    <w:rsid w:val="007C6F81"/>
    <w:rsid w:val="007C789C"/>
    <w:rsid w:val="007C78B6"/>
    <w:rsid w:val="007C793B"/>
    <w:rsid w:val="007D02B4"/>
    <w:rsid w:val="007D066D"/>
    <w:rsid w:val="007D06D0"/>
    <w:rsid w:val="007D0801"/>
    <w:rsid w:val="007D0934"/>
    <w:rsid w:val="007D15C7"/>
    <w:rsid w:val="007D1619"/>
    <w:rsid w:val="007D184D"/>
    <w:rsid w:val="007D2155"/>
    <w:rsid w:val="007D2617"/>
    <w:rsid w:val="007D2F0C"/>
    <w:rsid w:val="007D2FD0"/>
    <w:rsid w:val="007D4188"/>
    <w:rsid w:val="007D41AD"/>
    <w:rsid w:val="007D4406"/>
    <w:rsid w:val="007D4445"/>
    <w:rsid w:val="007D482A"/>
    <w:rsid w:val="007D4E51"/>
    <w:rsid w:val="007D5849"/>
    <w:rsid w:val="007D5B2C"/>
    <w:rsid w:val="007D6606"/>
    <w:rsid w:val="007D7053"/>
    <w:rsid w:val="007D721A"/>
    <w:rsid w:val="007D72BD"/>
    <w:rsid w:val="007E00D9"/>
    <w:rsid w:val="007E01F5"/>
    <w:rsid w:val="007E052D"/>
    <w:rsid w:val="007E081C"/>
    <w:rsid w:val="007E12DD"/>
    <w:rsid w:val="007E13AE"/>
    <w:rsid w:val="007E1465"/>
    <w:rsid w:val="007E15CE"/>
    <w:rsid w:val="007E2D7D"/>
    <w:rsid w:val="007E39F2"/>
    <w:rsid w:val="007E3B67"/>
    <w:rsid w:val="007E3BFF"/>
    <w:rsid w:val="007E3DF0"/>
    <w:rsid w:val="007E4027"/>
    <w:rsid w:val="007E4168"/>
    <w:rsid w:val="007E43BD"/>
    <w:rsid w:val="007E46DC"/>
    <w:rsid w:val="007E5128"/>
    <w:rsid w:val="007E52E5"/>
    <w:rsid w:val="007E58F4"/>
    <w:rsid w:val="007E5E79"/>
    <w:rsid w:val="007E68CE"/>
    <w:rsid w:val="007E6CA8"/>
    <w:rsid w:val="007E7147"/>
    <w:rsid w:val="007E715D"/>
    <w:rsid w:val="007E737E"/>
    <w:rsid w:val="007E7623"/>
    <w:rsid w:val="007E78D9"/>
    <w:rsid w:val="007E7EF5"/>
    <w:rsid w:val="007F02A2"/>
    <w:rsid w:val="007F038A"/>
    <w:rsid w:val="007F060D"/>
    <w:rsid w:val="007F0E12"/>
    <w:rsid w:val="007F145E"/>
    <w:rsid w:val="007F1498"/>
    <w:rsid w:val="007F195B"/>
    <w:rsid w:val="007F19A2"/>
    <w:rsid w:val="007F1AB7"/>
    <w:rsid w:val="007F29D1"/>
    <w:rsid w:val="007F35F5"/>
    <w:rsid w:val="007F3C88"/>
    <w:rsid w:val="007F4932"/>
    <w:rsid w:val="007F4BC5"/>
    <w:rsid w:val="007F4E4F"/>
    <w:rsid w:val="007F4E50"/>
    <w:rsid w:val="007F4ECF"/>
    <w:rsid w:val="007F522B"/>
    <w:rsid w:val="007F5272"/>
    <w:rsid w:val="007F5D8C"/>
    <w:rsid w:val="007F5E0E"/>
    <w:rsid w:val="007F604E"/>
    <w:rsid w:val="007F6221"/>
    <w:rsid w:val="007F66D4"/>
    <w:rsid w:val="007F68C3"/>
    <w:rsid w:val="007F6B96"/>
    <w:rsid w:val="007F730D"/>
    <w:rsid w:val="007F737D"/>
    <w:rsid w:val="00800263"/>
    <w:rsid w:val="008005FA"/>
    <w:rsid w:val="008006D1"/>
    <w:rsid w:val="00800D80"/>
    <w:rsid w:val="00801A88"/>
    <w:rsid w:val="00801AAB"/>
    <w:rsid w:val="008022C9"/>
    <w:rsid w:val="008023A5"/>
    <w:rsid w:val="008024FD"/>
    <w:rsid w:val="00802665"/>
    <w:rsid w:val="008027F4"/>
    <w:rsid w:val="00803410"/>
    <w:rsid w:val="008034A2"/>
    <w:rsid w:val="00803934"/>
    <w:rsid w:val="00803E5D"/>
    <w:rsid w:val="00803ECB"/>
    <w:rsid w:val="00805214"/>
    <w:rsid w:val="008057C0"/>
    <w:rsid w:val="00805A10"/>
    <w:rsid w:val="00805C33"/>
    <w:rsid w:val="008060F8"/>
    <w:rsid w:val="008061A7"/>
    <w:rsid w:val="0080638A"/>
    <w:rsid w:val="00807127"/>
    <w:rsid w:val="008075B0"/>
    <w:rsid w:val="008076E0"/>
    <w:rsid w:val="00807812"/>
    <w:rsid w:val="00807D8B"/>
    <w:rsid w:val="0081088A"/>
    <w:rsid w:val="00810921"/>
    <w:rsid w:val="008109BB"/>
    <w:rsid w:val="00810AD9"/>
    <w:rsid w:val="00810EBC"/>
    <w:rsid w:val="0081140A"/>
    <w:rsid w:val="00811D16"/>
    <w:rsid w:val="008122A5"/>
    <w:rsid w:val="00812C69"/>
    <w:rsid w:val="00812D7C"/>
    <w:rsid w:val="00812D82"/>
    <w:rsid w:val="00812FDF"/>
    <w:rsid w:val="008134DF"/>
    <w:rsid w:val="00813818"/>
    <w:rsid w:val="008138AD"/>
    <w:rsid w:val="008158F5"/>
    <w:rsid w:val="00816228"/>
    <w:rsid w:val="0081689A"/>
    <w:rsid w:val="00816D7D"/>
    <w:rsid w:val="00816D85"/>
    <w:rsid w:val="00816F7B"/>
    <w:rsid w:val="00816FFB"/>
    <w:rsid w:val="00817924"/>
    <w:rsid w:val="00817F43"/>
    <w:rsid w:val="0082048A"/>
    <w:rsid w:val="00820D9D"/>
    <w:rsid w:val="00820EBF"/>
    <w:rsid w:val="00820F2C"/>
    <w:rsid w:val="00821582"/>
    <w:rsid w:val="00822BC8"/>
    <w:rsid w:val="0082303B"/>
    <w:rsid w:val="00823248"/>
    <w:rsid w:val="008232D7"/>
    <w:rsid w:val="008235F6"/>
    <w:rsid w:val="00823ADB"/>
    <w:rsid w:val="00823CF0"/>
    <w:rsid w:val="00823CF8"/>
    <w:rsid w:val="00824277"/>
    <w:rsid w:val="00824911"/>
    <w:rsid w:val="00824DEC"/>
    <w:rsid w:val="00824F2E"/>
    <w:rsid w:val="0082533C"/>
    <w:rsid w:val="00825671"/>
    <w:rsid w:val="0082584B"/>
    <w:rsid w:val="008259CB"/>
    <w:rsid w:val="00825A8B"/>
    <w:rsid w:val="008266EB"/>
    <w:rsid w:val="008275B4"/>
    <w:rsid w:val="0082784B"/>
    <w:rsid w:val="008279E8"/>
    <w:rsid w:val="00830918"/>
    <w:rsid w:val="00831AA0"/>
    <w:rsid w:val="00831E3F"/>
    <w:rsid w:val="00831EE0"/>
    <w:rsid w:val="0083216D"/>
    <w:rsid w:val="00832510"/>
    <w:rsid w:val="008326A9"/>
    <w:rsid w:val="00832955"/>
    <w:rsid w:val="00832EBC"/>
    <w:rsid w:val="0083324C"/>
    <w:rsid w:val="00833D2A"/>
    <w:rsid w:val="00833D69"/>
    <w:rsid w:val="00833E9E"/>
    <w:rsid w:val="00834552"/>
    <w:rsid w:val="00835715"/>
    <w:rsid w:val="008361BD"/>
    <w:rsid w:val="0083640B"/>
    <w:rsid w:val="008367D6"/>
    <w:rsid w:val="00836849"/>
    <w:rsid w:val="00836C68"/>
    <w:rsid w:val="0083716C"/>
    <w:rsid w:val="00837454"/>
    <w:rsid w:val="0083749B"/>
    <w:rsid w:val="00837EC6"/>
    <w:rsid w:val="00840111"/>
    <w:rsid w:val="00840238"/>
    <w:rsid w:val="00840300"/>
    <w:rsid w:val="0084062D"/>
    <w:rsid w:val="00840A84"/>
    <w:rsid w:val="00840C7A"/>
    <w:rsid w:val="008420F1"/>
    <w:rsid w:val="008426DA"/>
    <w:rsid w:val="00842C62"/>
    <w:rsid w:val="00843FB7"/>
    <w:rsid w:val="0084482A"/>
    <w:rsid w:val="00844DCE"/>
    <w:rsid w:val="00844F86"/>
    <w:rsid w:val="00845026"/>
    <w:rsid w:val="008453E9"/>
    <w:rsid w:val="00845E7D"/>
    <w:rsid w:val="00846136"/>
    <w:rsid w:val="00846856"/>
    <w:rsid w:val="00846C7E"/>
    <w:rsid w:val="0084767D"/>
    <w:rsid w:val="00847E35"/>
    <w:rsid w:val="0085104A"/>
    <w:rsid w:val="008514FB"/>
    <w:rsid w:val="0085160C"/>
    <w:rsid w:val="00852520"/>
    <w:rsid w:val="00852528"/>
    <w:rsid w:val="00852B78"/>
    <w:rsid w:val="00853868"/>
    <w:rsid w:val="00853BE7"/>
    <w:rsid w:val="0085418D"/>
    <w:rsid w:val="008564AB"/>
    <w:rsid w:val="00856A8C"/>
    <w:rsid w:val="00856B19"/>
    <w:rsid w:val="00856D63"/>
    <w:rsid w:val="00856FAF"/>
    <w:rsid w:val="0085749A"/>
    <w:rsid w:val="008576F6"/>
    <w:rsid w:val="00857E20"/>
    <w:rsid w:val="00860C55"/>
    <w:rsid w:val="00860E3E"/>
    <w:rsid w:val="00860EA4"/>
    <w:rsid w:val="00861197"/>
    <w:rsid w:val="008615E9"/>
    <w:rsid w:val="00861ABC"/>
    <w:rsid w:val="0086214C"/>
    <w:rsid w:val="00862327"/>
    <w:rsid w:val="00863408"/>
    <w:rsid w:val="008635C0"/>
    <w:rsid w:val="00863EBA"/>
    <w:rsid w:val="008647F3"/>
    <w:rsid w:val="00864CA8"/>
    <w:rsid w:val="0086521F"/>
    <w:rsid w:val="0086570B"/>
    <w:rsid w:val="00865755"/>
    <w:rsid w:val="00865BA9"/>
    <w:rsid w:val="00865C48"/>
    <w:rsid w:val="00865E1C"/>
    <w:rsid w:val="00865E1F"/>
    <w:rsid w:val="00866521"/>
    <w:rsid w:val="008665A0"/>
    <w:rsid w:val="00866CA0"/>
    <w:rsid w:val="00867394"/>
    <w:rsid w:val="00867990"/>
    <w:rsid w:val="00867A90"/>
    <w:rsid w:val="00867EC0"/>
    <w:rsid w:val="00867FB9"/>
    <w:rsid w:val="00870A24"/>
    <w:rsid w:val="00870B44"/>
    <w:rsid w:val="00871043"/>
    <w:rsid w:val="0087115C"/>
    <w:rsid w:val="0087172E"/>
    <w:rsid w:val="008725A6"/>
    <w:rsid w:val="00872A0F"/>
    <w:rsid w:val="00872ADA"/>
    <w:rsid w:val="00872C9E"/>
    <w:rsid w:val="008730F3"/>
    <w:rsid w:val="008738BD"/>
    <w:rsid w:val="00873A73"/>
    <w:rsid w:val="00873CCF"/>
    <w:rsid w:val="00874082"/>
    <w:rsid w:val="00874145"/>
    <w:rsid w:val="00874C5B"/>
    <w:rsid w:val="00875495"/>
    <w:rsid w:val="008754C3"/>
    <w:rsid w:val="008764A9"/>
    <w:rsid w:val="008768CA"/>
    <w:rsid w:val="008769F5"/>
    <w:rsid w:val="008778C9"/>
    <w:rsid w:val="00877D72"/>
    <w:rsid w:val="0088013A"/>
    <w:rsid w:val="008801E9"/>
    <w:rsid w:val="00880563"/>
    <w:rsid w:val="00880618"/>
    <w:rsid w:val="008808DF"/>
    <w:rsid w:val="00880CFD"/>
    <w:rsid w:val="00880D2D"/>
    <w:rsid w:val="00880DEA"/>
    <w:rsid w:val="00881256"/>
    <w:rsid w:val="00882964"/>
    <w:rsid w:val="00883CAA"/>
    <w:rsid w:val="008840C0"/>
    <w:rsid w:val="0088430E"/>
    <w:rsid w:val="0088436B"/>
    <w:rsid w:val="00884823"/>
    <w:rsid w:val="00884938"/>
    <w:rsid w:val="00884E6A"/>
    <w:rsid w:val="00884FE9"/>
    <w:rsid w:val="00885147"/>
    <w:rsid w:val="00885231"/>
    <w:rsid w:val="008853D5"/>
    <w:rsid w:val="008854EE"/>
    <w:rsid w:val="008862EF"/>
    <w:rsid w:val="0088641C"/>
    <w:rsid w:val="00887717"/>
    <w:rsid w:val="0089015B"/>
    <w:rsid w:val="0089030F"/>
    <w:rsid w:val="00890466"/>
    <w:rsid w:val="00890B33"/>
    <w:rsid w:val="00890F44"/>
    <w:rsid w:val="00891C6A"/>
    <w:rsid w:val="00891CA1"/>
    <w:rsid w:val="008920BB"/>
    <w:rsid w:val="0089212B"/>
    <w:rsid w:val="00892356"/>
    <w:rsid w:val="00892C90"/>
    <w:rsid w:val="00893141"/>
    <w:rsid w:val="00893756"/>
    <w:rsid w:val="00893D84"/>
    <w:rsid w:val="008946C2"/>
    <w:rsid w:val="00894D21"/>
    <w:rsid w:val="00895B42"/>
    <w:rsid w:val="00895BF3"/>
    <w:rsid w:val="00896ED2"/>
    <w:rsid w:val="008970D8"/>
    <w:rsid w:val="00897E0B"/>
    <w:rsid w:val="008A0E20"/>
    <w:rsid w:val="008A1092"/>
    <w:rsid w:val="008A1173"/>
    <w:rsid w:val="008A2852"/>
    <w:rsid w:val="008A31CE"/>
    <w:rsid w:val="008A348F"/>
    <w:rsid w:val="008A3877"/>
    <w:rsid w:val="008A3B42"/>
    <w:rsid w:val="008A3E0B"/>
    <w:rsid w:val="008A4068"/>
    <w:rsid w:val="008A4172"/>
    <w:rsid w:val="008A4A32"/>
    <w:rsid w:val="008A4F48"/>
    <w:rsid w:val="008A50A0"/>
    <w:rsid w:val="008A55F5"/>
    <w:rsid w:val="008A5733"/>
    <w:rsid w:val="008A5B5C"/>
    <w:rsid w:val="008A5C8D"/>
    <w:rsid w:val="008A62D4"/>
    <w:rsid w:val="008A6581"/>
    <w:rsid w:val="008A65CF"/>
    <w:rsid w:val="008A6802"/>
    <w:rsid w:val="008A690F"/>
    <w:rsid w:val="008A6B0D"/>
    <w:rsid w:val="008A6F0F"/>
    <w:rsid w:val="008A7400"/>
    <w:rsid w:val="008A75F8"/>
    <w:rsid w:val="008A7918"/>
    <w:rsid w:val="008A7ADA"/>
    <w:rsid w:val="008A7CBE"/>
    <w:rsid w:val="008B02EA"/>
    <w:rsid w:val="008B0642"/>
    <w:rsid w:val="008B07BF"/>
    <w:rsid w:val="008B0FE9"/>
    <w:rsid w:val="008B15F2"/>
    <w:rsid w:val="008B1D6B"/>
    <w:rsid w:val="008B1FDA"/>
    <w:rsid w:val="008B22B6"/>
    <w:rsid w:val="008B23C2"/>
    <w:rsid w:val="008B2637"/>
    <w:rsid w:val="008B2861"/>
    <w:rsid w:val="008B299F"/>
    <w:rsid w:val="008B30ED"/>
    <w:rsid w:val="008B34DD"/>
    <w:rsid w:val="008B39B6"/>
    <w:rsid w:val="008B3BC2"/>
    <w:rsid w:val="008B3F0B"/>
    <w:rsid w:val="008B4063"/>
    <w:rsid w:val="008B40E7"/>
    <w:rsid w:val="008B432F"/>
    <w:rsid w:val="008B4D6E"/>
    <w:rsid w:val="008B4DCC"/>
    <w:rsid w:val="008B548E"/>
    <w:rsid w:val="008B5E70"/>
    <w:rsid w:val="008B6693"/>
    <w:rsid w:val="008B680F"/>
    <w:rsid w:val="008B7201"/>
    <w:rsid w:val="008C0D64"/>
    <w:rsid w:val="008C26CE"/>
    <w:rsid w:val="008C2813"/>
    <w:rsid w:val="008C2925"/>
    <w:rsid w:val="008C2F7A"/>
    <w:rsid w:val="008C3066"/>
    <w:rsid w:val="008C307A"/>
    <w:rsid w:val="008C36A4"/>
    <w:rsid w:val="008C3CB7"/>
    <w:rsid w:val="008C42BC"/>
    <w:rsid w:val="008C4B3F"/>
    <w:rsid w:val="008C4C5C"/>
    <w:rsid w:val="008C52EA"/>
    <w:rsid w:val="008C54A1"/>
    <w:rsid w:val="008C56BA"/>
    <w:rsid w:val="008C5A08"/>
    <w:rsid w:val="008C5D19"/>
    <w:rsid w:val="008C68D9"/>
    <w:rsid w:val="008C6D73"/>
    <w:rsid w:val="008C7DBA"/>
    <w:rsid w:val="008C7F36"/>
    <w:rsid w:val="008D0781"/>
    <w:rsid w:val="008D0886"/>
    <w:rsid w:val="008D0AE1"/>
    <w:rsid w:val="008D0BB8"/>
    <w:rsid w:val="008D0FBB"/>
    <w:rsid w:val="008D10BF"/>
    <w:rsid w:val="008D1184"/>
    <w:rsid w:val="008D176A"/>
    <w:rsid w:val="008D1787"/>
    <w:rsid w:val="008D1801"/>
    <w:rsid w:val="008D196E"/>
    <w:rsid w:val="008D213C"/>
    <w:rsid w:val="008D2D50"/>
    <w:rsid w:val="008D338C"/>
    <w:rsid w:val="008D3496"/>
    <w:rsid w:val="008D34D0"/>
    <w:rsid w:val="008D3E3D"/>
    <w:rsid w:val="008D3E47"/>
    <w:rsid w:val="008D3E77"/>
    <w:rsid w:val="008D4492"/>
    <w:rsid w:val="008D4FB1"/>
    <w:rsid w:val="008D4FC2"/>
    <w:rsid w:val="008D5489"/>
    <w:rsid w:val="008D54C9"/>
    <w:rsid w:val="008D5C73"/>
    <w:rsid w:val="008D69E0"/>
    <w:rsid w:val="008D6BD8"/>
    <w:rsid w:val="008D72A3"/>
    <w:rsid w:val="008D771D"/>
    <w:rsid w:val="008D786E"/>
    <w:rsid w:val="008D78D4"/>
    <w:rsid w:val="008D7FC1"/>
    <w:rsid w:val="008E027F"/>
    <w:rsid w:val="008E03FF"/>
    <w:rsid w:val="008E07CD"/>
    <w:rsid w:val="008E0A18"/>
    <w:rsid w:val="008E0A40"/>
    <w:rsid w:val="008E0B86"/>
    <w:rsid w:val="008E1344"/>
    <w:rsid w:val="008E15D9"/>
    <w:rsid w:val="008E1CFE"/>
    <w:rsid w:val="008E1F41"/>
    <w:rsid w:val="008E21FF"/>
    <w:rsid w:val="008E2267"/>
    <w:rsid w:val="008E25D3"/>
    <w:rsid w:val="008E2A13"/>
    <w:rsid w:val="008E2D33"/>
    <w:rsid w:val="008E2D94"/>
    <w:rsid w:val="008E3634"/>
    <w:rsid w:val="008E3A7A"/>
    <w:rsid w:val="008E4388"/>
    <w:rsid w:val="008E4481"/>
    <w:rsid w:val="008E456B"/>
    <w:rsid w:val="008E51EC"/>
    <w:rsid w:val="008E556F"/>
    <w:rsid w:val="008E604D"/>
    <w:rsid w:val="008E6904"/>
    <w:rsid w:val="008E6B22"/>
    <w:rsid w:val="008E702E"/>
    <w:rsid w:val="008E7065"/>
    <w:rsid w:val="008E7244"/>
    <w:rsid w:val="008E74E3"/>
    <w:rsid w:val="008E7705"/>
    <w:rsid w:val="008E7F4E"/>
    <w:rsid w:val="008F0888"/>
    <w:rsid w:val="008F1052"/>
    <w:rsid w:val="008F1C29"/>
    <w:rsid w:val="008F2168"/>
    <w:rsid w:val="008F2171"/>
    <w:rsid w:val="008F25C7"/>
    <w:rsid w:val="008F286D"/>
    <w:rsid w:val="008F2B40"/>
    <w:rsid w:val="008F37B0"/>
    <w:rsid w:val="008F4432"/>
    <w:rsid w:val="008F4DCD"/>
    <w:rsid w:val="008F5749"/>
    <w:rsid w:val="008F5D47"/>
    <w:rsid w:val="008F5E72"/>
    <w:rsid w:val="008F5F94"/>
    <w:rsid w:val="008F62FF"/>
    <w:rsid w:val="008F6E58"/>
    <w:rsid w:val="008F7B4B"/>
    <w:rsid w:val="008F7C5D"/>
    <w:rsid w:val="009006EE"/>
    <w:rsid w:val="009012BE"/>
    <w:rsid w:val="009015C6"/>
    <w:rsid w:val="00901675"/>
    <w:rsid w:val="00902538"/>
    <w:rsid w:val="0090304E"/>
    <w:rsid w:val="0090311A"/>
    <w:rsid w:val="009039C2"/>
    <w:rsid w:val="00903DF6"/>
    <w:rsid w:val="00904347"/>
    <w:rsid w:val="00904A27"/>
    <w:rsid w:val="00904FE7"/>
    <w:rsid w:val="00905110"/>
    <w:rsid w:val="00905298"/>
    <w:rsid w:val="0090532B"/>
    <w:rsid w:val="0090582A"/>
    <w:rsid w:val="00906578"/>
    <w:rsid w:val="00907006"/>
    <w:rsid w:val="0090766A"/>
    <w:rsid w:val="00910667"/>
    <w:rsid w:val="00910734"/>
    <w:rsid w:val="00911A1D"/>
    <w:rsid w:val="00911F37"/>
    <w:rsid w:val="009125FD"/>
    <w:rsid w:val="00912901"/>
    <w:rsid w:val="00912920"/>
    <w:rsid w:val="00912E30"/>
    <w:rsid w:val="00912EC4"/>
    <w:rsid w:val="00913715"/>
    <w:rsid w:val="009144D0"/>
    <w:rsid w:val="0091545A"/>
    <w:rsid w:val="0091553F"/>
    <w:rsid w:val="0091564B"/>
    <w:rsid w:val="009157B9"/>
    <w:rsid w:val="009157D7"/>
    <w:rsid w:val="009158AF"/>
    <w:rsid w:val="00915967"/>
    <w:rsid w:val="00916432"/>
    <w:rsid w:val="00917832"/>
    <w:rsid w:val="0091783A"/>
    <w:rsid w:val="00917CB3"/>
    <w:rsid w:val="00917FD9"/>
    <w:rsid w:val="0092010A"/>
    <w:rsid w:val="009201A9"/>
    <w:rsid w:val="0092034D"/>
    <w:rsid w:val="00920496"/>
    <w:rsid w:val="00920638"/>
    <w:rsid w:val="009206D1"/>
    <w:rsid w:val="009207D0"/>
    <w:rsid w:val="00920FEB"/>
    <w:rsid w:val="00921047"/>
    <w:rsid w:val="00921271"/>
    <w:rsid w:val="009217FC"/>
    <w:rsid w:val="00921CF8"/>
    <w:rsid w:val="009221EA"/>
    <w:rsid w:val="009229A5"/>
    <w:rsid w:val="00922D8D"/>
    <w:rsid w:val="00922DB7"/>
    <w:rsid w:val="00922EDE"/>
    <w:rsid w:val="0092304E"/>
    <w:rsid w:val="00923C21"/>
    <w:rsid w:val="00923CF0"/>
    <w:rsid w:val="009240B5"/>
    <w:rsid w:val="00924177"/>
    <w:rsid w:val="009256D2"/>
    <w:rsid w:val="00925D7E"/>
    <w:rsid w:val="009260B0"/>
    <w:rsid w:val="0092686E"/>
    <w:rsid w:val="00926885"/>
    <w:rsid w:val="00927E57"/>
    <w:rsid w:val="00927FB6"/>
    <w:rsid w:val="009305D2"/>
    <w:rsid w:val="009305D4"/>
    <w:rsid w:val="009308C8"/>
    <w:rsid w:val="00930BCC"/>
    <w:rsid w:val="00930CA6"/>
    <w:rsid w:val="00931196"/>
    <w:rsid w:val="00931275"/>
    <w:rsid w:val="00931611"/>
    <w:rsid w:val="00931CA1"/>
    <w:rsid w:val="00931F63"/>
    <w:rsid w:val="00932798"/>
    <w:rsid w:val="00932AD8"/>
    <w:rsid w:val="00932AF2"/>
    <w:rsid w:val="00932D68"/>
    <w:rsid w:val="0093300A"/>
    <w:rsid w:val="00933513"/>
    <w:rsid w:val="009337B8"/>
    <w:rsid w:val="00934DBF"/>
    <w:rsid w:val="0093556C"/>
    <w:rsid w:val="009356E7"/>
    <w:rsid w:val="00935712"/>
    <w:rsid w:val="009359F7"/>
    <w:rsid w:val="00935E07"/>
    <w:rsid w:val="00935EF3"/>
    <w:rsid w:val="00936436"/>
    <w:rsid w:val="0093730F"/>
    <w:rsid w:val="009374CF"/>
    <w:rsid w:val="009409BA"/>
    <w:rsid w:val="0094185D"/>
    <w:rsid w:val="00941C53"/>
    <w:rsid w:val="00941DBE"/>
    <w:rsid w:val="00941E7A"/>
    <w:rsid w:val="00941EBB"/>
    <w:rsid w:val="009428C0"/>
    <w:rsid w:val="0094298B"/>
    <w:rsid w:val="00942DAB"/>
    <w:rsid w:val="0094354F"/>
    <w:rsid w:val="0094392B"/>
    <w:rsid w:val="009439C1"/>
    <w:rsid w:val="009439D6"/>
    <w:rsid w:val="00943B36"/>
    <w:rsid w:val="00943D7E"/>
    <w:rsid w:val="00943EA1"/>
    <w:rsid w:val="009440B0"/>
    <w:rsid w:val="009447C7"/>
    <w:rsid w:val="00944B2F"/>
    <w:rsid w:val="00944C7D"/>
    <w:rsid w:val="009453A8"/>
    <w:rsid w:val="009454FF"/>
    <w:rsid w:val="009455FB"/>
    <w:rsid w:val="00945707"/>
    <w:rsid w:val="00945ABC"/>
    <w:rsid w:val="0094648C"/>
    <w:rsid w:val="009466F7"/>
    <w:rsid w:val="00946819"/>
    <w:rsid w:val="009468B2"/>
    <w:rsid w:val="0094732B"/>
    <w:rsid w:val="00947388"/>
    <w:rsid w:val="00947433"/>
    <w:rsid w:val="009474E1"/>
    <w:rsid w:val="009477E6"/>
    <w:rsid w:val="009479D9"/>
    <w:rsid w:val="00947AC6"/>
    <w:rsid w:val="00947C92"/>
    <w:rsid w:val="00947F6E"/>
    <w:rsid w:val="00950319"/>
    <w:rsid w:val="0095076E"/>
    <w:rsid w:val="0095088B"/>
    <w:rsid w:val="00950EFC"/>
    <w:rsid w:val="00951527"/>
    <w:rsid w:val="00951C39"/>
    <w:rsid w:val="00951C40"/>
    <w:rsid w:val="0095204F"/>
    <w:rsid w:val="009527F8"/>
    <w:rsid w:val="0095285A"/>
    <w:rsid w:val="00952BEC"/>
    <w:rsid w:val="00953072"/>
    <w:rsid w:val="00953351"/>
    <w:rsid w:val="009536D9"/>
    <w:rsid w:val="009548D4"/>
    <w:rsid w:val="00955165"/>
    <w:rsid w:val="009556C4"/>
    <w:rsid w:val="0095573D"/>
    <w:rsid w:val="0095626E"/>
    <w:rsid w:val="00956837"/>
    <w:rsid w:val="00956C65"/>
    <w:rsid w:val="009570D2"/>
    <w:rsid w:val="00957205"/>
    <w:rsid w:val="00957B0E"/>
    <w:rsid w:val="00957B58"/>
    <w:rsid w:val="00957BF9"/>
    <w:rsid w:val="00957D30"/>
    <w:rsid w:val="009605D6"/>
    <w:rsid w:val="009618C9"/>
    <w:rsid w:val="00961B4B"/>
    <w:rsid w:val="00962A27"/>
    <w:rsid w:val="00962D50"/>
    <w:rsid w:val="0096362E"/>
    <w:rsid w:val="00963E17"/>
    <w:rsid w:val="00963F94"/>
    <w:rsid w:val="0096451A"/>
    <w:rsid w:val="0096480E"/>
    <w:rsid w:val="0096535D"/>
    <w:rsid w:val="00965390"/>
    <w:rsid w:val="00965436"/>
    <w:rsid w:val="009654B8"/>
    <w:rsid w:val="009659A4"/>
    <w:rsid w:val="00965D71"/>
    <w:rsid w:val="009662D7"/>
    <w:rsid w:val="009665A1"/>
    <w:rsid w:val="009666E8"/>
    <w:rsid w:val="00967193"/>
    <w:rsid w:val="009673F8"/>
    <w:rsid w:val="00967429"/>
    <w:rsid w:val="009674FF"/>
    <w:rsid w:val="00967D29"/>
    <w:rsid w:val="00967DA2"/>
    <w:rsid w:val="00970AFE"/>
    <w:rsid w:val="009714BD"/>
    <w:rsid w:val="00971553"/>
    <w:rsid w:val="0097161E"/>
    <w:rsid w:val="00971CC3"/>
    <w:rsid w:val="00971F1C"/>
    <w:rsid w:val="00972192"/>
    <w:rsid w:val="00972261"/>
    <w:rsid w:val="009726AE"/>
    <w:rsid w:val="00972BB5"/>
    <w:rsid w:val="00972C9C"/>
    <w:rsid w:val="00972E54"/>
    <w:rsid w:val="00972E61"/>
    <w:rsid w:val="00973181"/>
    <w:rsid w:val="00974163"/>
    <w:rsid w:val="0097417E"/>
    <w:rsid w:val="00974BB9"/>
    <w:rsid w:val="00974D47"/>
    <w:rsid w:val="00975702"/>
    <w:rsid w:val="00975D5C"/>
    <w:rsid w:val="00975F07"/>
    <w:rsid w:val="009765BA"/>
    <w:rsid w:val="00976966"/>
    <w:rsid w:val="00976E6C"/>
    <w:rsid w:val="0097753E"/>
    <w:rsid w:val="0097768A"/>
    <w:rsid w:val="009777D7"/>
    <w:rsid w:val="009778B0"/>
    <w:rsid w:val="00977C3D"/>
    <w:rsid w:val="00980129"/>
    <w:rsid w:val="00980631"/>
    <w:rsid w:val="009810A2"/>
    <w:rsid w:val="009810C6"/>
    <w:rsid w:val="0098281E"/>
    <w:rsid w:val="00982DF2"/>
    <w:rsid w:val="009832ED"/>
    <w:rsid w:val="009833D7"/>
    <w:rsid w:val="009838E3"/>
    <w:rsid w:val="00983964"/>
    <w:rsid w:val="009839B7"/>
    <w:rsid w:val="00983A64"/>
    <w:rsid w:val="00984DA2"/>
    <w:rsid w:val="00984E76"/>
    <w:rsid w:val="00984F89"/>
    <w:rsid w:val="00985030"/>
    <w:rsid w:val="009850C2"/>
    <w:rsid w:val="009852D2"/>
    <w:rsid w:val="009852E9"/>
    <w:rsid w:val="009853BF"/>
    <w:rsid w:val="009855C8"/>
    <w:rsid w:val="00985858"/>
    <w:rsid w:val="00985F81"/>
    <w:rsid w:val="009863FE"/>
    <w:rsid w:val="0098656C"/>
    <w:rsid w:val="00986634"/>
    <w:rsid w:val="0098671C"/>
    <w:rsid w:val="009869B0"/>
    <w:rsid w:val="0098713C"/>
    <w:rsid w:val="00987721"/>
    <w:rsid w:val="00987BE8"/>
    <w:rsid w:val="00987DCE"/>
    <w:rsid w:val="00990619"/>
    <w:rsid w:val="009907B8"/>
    <w:rsid w:val="00990836"/>
    <w:rsid w:val="00991418"/>
    <w:rsid w:val="00991592"/>
    <w:rsid w:val="0099172F"/>
    <w:rsid w:val="009919F6"/>
    <w:rsid w:val="00992187"/>
    <w:rsid w:val="009922B6"/>
    <w:rsid w:val="0099282F"/>
    <w:rsid w:val="00993924"/>
    <w:rsid w:val="00993975"/>
    <w:rsid w:val="00993F52"/>
    <w:rsid w:val="00994C17"/>
    <w:rsid w:val="009950C7"/>
    <w:rsid w:val="00995153"/>
    <w:rsid w:val="009954A6"/>
    <w:rsid w:val="009955E8"/>
    <w:rsid w:val="00995656"/>
    <w:rsid w:val="0099587F"/>
    <w:rsid w:val="00995D0B"/>
    <w:rsid w:val="00995E18"/>
    <w:rsid w:val="00996215"/>
    <w:rsid w:val="00996DB5"/>
    <w:rsid w:val="009970A1"/>
    <w:rsid w:val="00997138"/>
    <w:rsid w:val="0099738A"/>
    <w:rsid w:val="0099745A"/>
    <w:rsid w:val="00997B17"/>
    <w:rsid w:val="00997CAA"/>
    <w:rsid w:val="00997D45"/>
    <w:rsid w:val="00997F45"/>
    <w:rsid w:val="009A136D"/>
    <w:rsid w:val="009A2198"/>
    <w:rsid w:val="009A2A3D"/>
    <w:rsid w:val="009A2E40"/>
    <w:rsid w:val="009A305B"/>
    <w:rsid w:val="009A3124"/>
    <w:rsid w:val="009A3340"/>
    <w:rsid w:val="009A3374"/>
    <w:rsid w:val="009A3CAB"/>
    <w:rsid w:val="009A403E"/>
    <w:rsid w:val="009A420A"/>
    <w:rsid w:val="009A4224"/>
    <w:rsid w:val="009A44B7"/>
    <w:rsid w:val="009A47A2"/>
    <w:rsid w:val="009A487E"/>
    <w:rsid w:val="009A5183"/>
    <w:rsid w:val="009A596E"/>
    <w:rsid w:val="009A5A18"/>
    <w:rsid w:val="009A6333"/>
    <w:rsid w:val="009A73A7"/>
    <w:rsid w:val="009A7E2D"/>
    <w:rsid w:val="009A7E8E"/>
    <w:rsid w:val="009B0650"/>
    <w:rsid w:val="009B12FC"/>
    <w:rsid w:val="009B1338"/>
    <w:rsid w:val="009B26D6"/>
    <w:rsid w:val="009B26F9"/>
    <w:rsid w:val="009B297A"/>
    <w:rsid w:val="009B29AA"/>
    <w:rsid w:val="009B2BB9"/>
    <w:rsid w:val="009B31CB"/>
    <w:rsid w:val="009B37A8"/>
    <w:rsid w:val="009B47A2"/>
    <w:rsid w:val="009B47BD"/>
    <w:rsid w:val="009B4BCB"/>
    <w:rsid w:val="009B5310"/>
    <w:rsid w:val="009B5374"/>
    <w:rsid w:val="009B5B7A"/>
    <w:rsid w:val="009B5CDF"/>
    <w:rsid w:val="009B5ECB"/>
    <w:rsid w:val="009B6372"/>
    <w:rsid w:val="009B6DD0"/>
    <w:rsid w:val="009B6E30"/>
    <w:rsid w:val="009B735D"/>
    <w:rsid w:val="009B7650"/>
    <w:rsid w:val="009B784D"/>
    <w:rsid w:val="009C060C"/>
    <w:rsid w:val="009C070B"/>
    <w:rsid w:val="009C0ED4"/>
    <w:rsid w:val="009C0FEA"/>
    <w:rsid w:val="009C1446"/>
    <w:rsid w:val="009C1681"/>
    <w:rsid w:val="009C271A"/>
    <w:rsid w:val="009C27D6"/>
    <w:rsid w:val="009C27FE"/>
    <w:rsid w:val="009C2938"/>
    <w:rsid w:val="009C2EC6"/>
    <w:rsid w:val="009C31D1"/>
    <w:rsid w:val="009C3861"/>
    <w:rsid w:val="009C4D3B"/>
    <w:rsid w:val="009C57DD"/>
    <w:rsid w:val="009C582A"/>
    <w:rsid w:val="009C6262"/>
    <w:rsid w:val="009C65C8"/>
    <w:rsid w:val="009C694C"/>
    <w:rsid w:val="009C6A06"/>
    <w:rsid w:val="009C6B0A"/>
    <w:rsid w:val="009C6B84"/>
    <w:rsid w:val="009C72C2"/>
    <w:rsid w:val="009C7978"/>
    <w:rsid w:val="009C7DE8"/>
    <w:rsid w:val="009C7E1F"/>
    <w:rsid w:val="009C7EDE"/>
    <w:rsid w:val="009D19A6"/>
    <w:rsid w:val="009D1C23"/>
    <w:rsid w:val="009D1D50"/>
    <w:rsid w:val="009D2028"/>
    <w:rsid w:val="009D2C5A"/>
    <w:rsid w:val="009D32A8"/>
    <w:rsid w:val="009D3AF2"/>
    <w:rsid w:val="009D3F04"/>
    <w:rsid w:val="009D480A"/>
    <w:rsid w:val="009D4AFD"/>
    <w:rsid w:val="009D4D1A"/>
    <w:rsid w:val="009D4F56"/>
    <w:rsid w:val="009D5018"/>
    <w:rsid w:val="009D51BF"/>
    <w:rsid w:val="009D54AA"/>
    <w:rsid w:val="009D57A2"/>
    <w:rsid w:val="009D60FF"/>
    <w:rsid w:val="009D6441"/>
    <w:rsid w:val="009D6456"/>
    <w:rsid w:val="009D67CA"/>
    <w:rsid w:val="009D6904"/>
    <w:rsid w:val="009D6A64"/>
    <w:rsid w:val="009D6F97"/>
    <w:rsid w:val="009D721A"/>
    <w:rsid w:val="009D7C6A"/>
    <w:rsid w:val="009D7CF8"/>
    <w:rsid w:val="009D7D17"/>
    <w:rsid w:val="009D7F5C"/>
    <w:rsid w:val="009E004B"/>
    <w:rsid w:val="009E0145"/>
    <w:rsid w:val="009E0E19"/>
    <w:rsid w:val="009E1B7D"/>
    <w:rsid w:val="009E1E7D"/>
    <w:rsid w:val="009E1FF4"/>
    <w:rsid w:val="009E2013"/>
    <w:rsid w:val="009E218B"/>
    <w:rsid w:val="009E2650"/>
    <w:rsid w:val="009E271A"/>
    <w:rsid w:val="009E2845"/>
    <w:rsid w:val="009E2B42"/>
    <w:rsid w:val="009E2B4A"/>
    <w:rsid w:val="009E2D48"/>
    <w:rsid w:val="009E2EA3"/>
    <w:rsid w:val="009E33EE"/>
    <w:rsid w:val="009E34EC"/>
    <w:rsid w:val="009E3E1D"/>
    <w:rsid w:val="009E499F"/>
    <w:rsid w:val="009E5454"/>
    <w:rsid w:val="009E5A8E"/>
    <w:rsid w:val="009E5F84"/>
    <w:rsid w:val="009E657D"/>
    <w:rsid w:val="009E6F46"/>
    <w:rsid w:val="009E73B1"/>
    <w:rsid w:val="009E794E"/>
    <w:rsid w:val="009F0221"/>
    <w:rsid w:val="009F05C4"/>
    <w:rsid w:val="009F0DDF"/>
    <w:rsid w:val="009F12D1"/>
    <w:rsid w:val="009F12D4"/>
    <w:rsid w:val="009F13D0"/>
    <w:rsid w:val="009F1457"/>
    <w:rsid w:val="009F19D3"/>
    <w:rsid w:val="009F1FEC"/>
    <w:rsid w:val="009F2E95"/>
    <w:rsid w:val="009F309C"/>
    <w:rsid w:val="009F3222"/>
    <w:rsid w:val="009F39BF"/>
    <w:rsid w:val="009F3D63"/>
    <w:rsid w:val="009F420E"/>
    <w:rsid w:val="009F446D"/>
    <w:rsid w:val="009F4FDB"/>
    <w:rsid w:val="009F52F4"/>
    <w:rsid w:val="009F5408"/>
    <w:rsid w:val="009F5767"/>
    <w:rsid w:val="009F5FEE"/>
    <w:rsid w:val="009F6190"/>
    <w:rsid w:val="009F67AA"/>
    <w:rsid w:val="009F6828"/>
    <w:rsid w:val="009F6EFF"/>
    <w:rsid w:val="009F74E5"/>
    <w:rsid w:val="009F7A6C"/>
    <w:rsid w:val="009F7B7E"/>
    <w:rsid w:val="009F7ED7"/>
    <w:rsid w:val="009F7FFA"/>
    <w:rsid w:val="00A002A7"/>
    <w:rsid w:val="00A006C5"/>
    <w:rsid w:val="00A008AB"/>
    <w:rsid w:val="00A00DFA"/>
    <w:rsid w:val="00A016F3"/>
    <w:rsid w:val="00A0177C"/>
    <w:rsid w:val="00A01A4A"/>
    <w:rsid w:val="00A02103"/>
    <w:rsid w:val="00A024E1"/>
    <w:rsid w:val="00A025E9"/>
    <w:rsid w:val="00A02A5F"/>
    <w:rsid w:val="00A02B2C"/>
    <w:rsid w:val="00A02E02"/>
    <w:rsid w:val="00A034C8"/>
    <w:rsid w:val="00A03511"/>
    <w:rsid w:val="00A03647"/>
    <w:rsid w:val="00A03972"/>
    <w:rsid w:val="00A03BB3"/>
    <w:rsid w:val="00A03D7E"/>
    <w:rsid w:val="00A04E89"/>
    <w:rsid w:val="00A054A1"/>
    <w:rsid w:val="00A054D4"/>
    <w:rsid w:val="00A05BA7"/>
    <w:rsid w:val="00A061E1"/>
    <w:rsid w:val="00A0653F"/>
    <w:rsid w:val="00A0755D"/>
    <w:rsid w:val="00A076D9"/>
    <w:rsid w:val="00A07D6C"/>
    <w:rsid w:val="00A07F88"/>
    <w:rsid w:val="00A10400"/>
    <w:rsid w:val="00A109C5"/>
    <w:rsid w:val="00A1108F"/>
    <w:rsid w:val="00A110DD"/>
    <w:rsid w:val="00A1151F"/>
    <w:rsid w:val="00A11A29"/>
    <w:rsid w:val="00A11C8C"/>
    <w:rsid w:val="00A11D1A"/>
    <w:rsid w:val="00A11F6B"/>
    <w:rsid w:val="00A122B3"/>
    <w:rsid w:val="00A12353"/>
    <w:rsid w:val="00A12913"/>
    <w:rsid w:val="00A12CE4"/>
    <w:rsid w:val="00A13556"/>
    <w:rsid w:val="00A135EC"/>
    <w:rsid w:val="00A13C77"/>
    <w:rsid w:val="00A14686"/>
    <w:rsid w:val="00A14B6F"/>
    <w:rsid w:val="00A14BAF"/>
    <w:rsid w:val="00A14F14"/>
    <w:rsid w:val="00A150C1"/>
    <w:rsid w:val="00A150F1"/>
    <w:rsid w:val="00A15AD9"/>
    <w:rsid w:val="00A15B57"/>
    <w:rsid w:val="00A16145"/>
    <w:rsid w:val="00A1713D"/>
    <w:rsid w:val="00A17444"/>
    <w:rsid w:val="00A201A2"/>
    <w:rsid w:val="00A201D0"/>
    <w:rsid w:val="00A2042C"/>
    <w:rsid w:val="00A207AB"/>
    <w:rsid w:val="00A21BBD"/>
    <w:rsid w:val="00A21CEF"/>
    <w:rsid w:val="00A22452"/>
    <w:rsid w:val="00A236E0"/>
    <w:rsid w:val="00A23BB3"/>
    <w:rsid w:val="00A23FE1"/>
    <w:rsid w:val="00A24076"/>
    <w:rsid w:val="00A24E41"/>
    <w:rsid w:val="00A25280"/>
    <w:rsid w:val="00A253EB"/>
    <w:rsid w:val="00A25962"/>
    <w:rsid w:val="00A26464"/>
    <w:rsid w:val="00A26BEA"/>
    <w:rsid w:val="00A26D5B"/>
    <w:rsid w:val="00A27152"/>
    <w:rsid w:val="00A273F0"/>
    <w:rsid w:val="00A278A8"/>
    <w:rsid w:val="00A27D13"/>
    <w:rsid w:val="00A27FE4"/>
    <w:rsid w:val="00A302D4"/>
    <w:rsid w:val="00A30A86"/>
    <w:rsid w:val="00A31151"/>
    <w:rsid w:val="00A31323"/>
    <w:rsid w:val="00A31455"/>
    <w:rsid w:val="00A31480"/>
    <w:rsid w:val="00A3190F"/>
    <w:rsid w:val="00A31A0A"/>
    <w:rsid w:val="00A31C75"/>
    <w:rsid w:val="00A32958"/>
    <w:rsid w:val="00A32F91"/>
    <w:rsid w:val="00A33BA2"/>
    <w:rsid w:val="00A33BA8"/>
    <w:rsid w:val="00A33E28"/>
    <w:rsid w:val="00A34072"/>
    <w:rsid w:val="00A343F0"/>
    <w:rsid w:val="00A34818"/>
    <w:rsid w:val="00A348E1"/>
    <w:rsid w:val="00A34A14"/>
    <w:rsid w:val="00A34C47"/>
    <w:rsid w:val="00A35257"/>
    <w:rsid w:val="00A354C8"/>
    <w:rsid w:val="00A3561D"/>
    <w:rsid w:val="00A35822"/>
    <w:rsid w:val="00A35B18"/>
    <w:rsid w:val="00A35B54"/>
    <w:rsid w:val="00A35CEA"/>
    <w:rsid w:val="00A35F49"/>
    <w:rsid w:val="00A36061"/>
    <w:rsid w:val="00A362EF"/>
    <w:rsid w:val="00A36460"/>
    <w:rsid w:val="00A36D90"/>
    <w:rsid w:val="00A37830"/>
    <w:rsid w:val="00A37A48"/>
    <w:rsid w:val="00A40806"/>
    <w:rsid w:val="00A40A2E"/>
    <w:rsid w:val="00A40C50"/>
    <w:rsid w:val="00A41068"/>
    <w:rsid w:val="00A41518"/>
    <w:rsid w:val="00A4159C"/>
    <w:rsid w:val="00A41774"/>
    <w:rsid w:val="00A41E3A"/>
    <w:rsid w:val="00A42151"/>
    <w:rsid w:val="00A421DD"/>
    <w:rsid w:val="00A4263D"/>
    <w:rsid w:val="00A42695"/>
    <w:rsid w:val="00A42CC8"/>
    <w:rsid w:val="00A42CD9"/>
    <w:rsid w:val="00A42D31"/>
    <w:rsid w:val="00A431A6"/>
    <w:rsid w:val="00A43519"/>
    <w:rsid w:val="00A4359E"/>
    <w:rsid w:val="00A43755"/>
    <w:rsid w:val="00A43F99"/>
    <w:rsid w:val="00A446F2"/>
    <w:rsid w:val="00A44E7F"/>
    <w:rsid w:val="00A452AA"/>
    <w:rsid w:val="00A45651"/>
    <w:rsid w:val="00A457D0"/>
    <w:rsid w:val="00A46396"/>
    <w:rsid w:val="00A464E7"/>
    <w:rsid w:val="00A46829"/>
    <w:rsid w:val="00A46989"/>
    <w:rsid w:val="00A470DE"/>
    <w:rsid w:val="00A473CC"/>
    <w:rsid w:val="00A473E8"/>
    <w:rsid w:val="00A4775A"/>
    <w:rsid w:val="00A47EED"/>
    <w:rsid w:val="00A5038E"/>
    <w:rsid w:val="00A5054C"/>
    <w:rsid w:val="00A508C2"/>
    <w:rsid w:val="00A510B1"/>
    <w:rsid w:val="00A511C6"/>
    <w:rsid w:val="00A51A74"/>
    <w:rsid w:val="00A51FE6"/>
    <w:rsid w:val="00A5217B"/>
    <w:rsid w:val="00A521A8"/>
    <w:rsid w:val="00A52233"/>
    <w:rsid w:val="00A52263"/>
    <w:rsid w:val="00A52BC8"/>
    <w:rsid w:val="00A52D52"/>
    <w:rsid w:val="00A53B4B"/>
    <w:rsid w:val="00A53E73"/>
    <w:rsid w:val="00A5450E"/>
    <w:rsid w:val="00A550D3"/>
    <w:rsid w:val="00A55421"/>
    <w:rsid w:val="00A55812"/>
    <w:rsid w:val="00A55B83"/>
    <w:rsid w:val="00A5606B"/>
    <w:rsid w:val="00A56475"/>
    <w:rsid w:val="00A5651F"/>
    <w:rsid w:val="00A5659C"/>
    <w:rsid w:val="00A56DE4"/>
    <w:rsid w:val="00A56EDB"/>
    <w:rsid w:val="00A5700B"/>
    <w:rsid w:val="00A57898"/>
    <w:rsid w:val="00A60037"/>
    <w:rsid w:val="00A60413"/>
    <w:rsid w:val="00A6064B"/>
    <w:rsid w:val="00A6088C"/>
    <w:rsid w:val="00A60A81"/>
    <w:rsid w:val="00A60B53"/>
    <w:rsid w:val="00A615F8"/>
    <w:rsid w:val="00A61DF9"/>
    <w:rsid w:val="00A6216B"/>
    <w:rsid w:val="00A62A45"/>
    <w:rsid w:val="00A63926"/>
    <w:rsid w:val="00A63935"/>
    <w:rsid w:val="00A63F26"/>
    <w:rsid w:val="00A647D8"/>
    <w:rsid w:val="00A64B0A"/>
    <w:rsid w:val="00A64B87"/>
    <w:rsid w:val="00A64F84"/>
    <w:rsid w:val="00A65466"/>
    <w:rsid w:val="00A65497"/>
    <w:rsid w:val="00A654C3"/>
    <w:rsid w:val="00A65799"/>
    <w:rsid w:val="00A6581E"/>
    <w:rsid w:val="00A66111"/>
    <w:rsid w:val="00A664BA"/>
    <w:rsid w:val="00A66794"/>
    <w:rsid w:val="00A66B66"/>
    <w:rsid w:val="00A66D49"/>
    <w:rsid w:val="00A6755B"/>
    <w:rsid w:val="00A677BF"/>
    <w:rsid w:val="00A67849"/>
    <w:rsid w:val="00A67F12"/>
    <w:rsid w:val="00A70263"/>
    <w:rsid w:val="00A70AE9"/>
    <w:rsid w:val="00A7172F"/>
    <w:rsid w:val="00A72243"/>
    <w:rsid w:val="00A722B2"/>
    <w:rsid w:val="00A7294D"/>
    <w:rsid w:val="00A72D44"/>
    <w:rsid w:val="00A73C81"/>
    <w:rsid w:val="00A74244"/>
    <w:rsid w:val="00A74CC7"/>
    <w:rsid w:val="00A753D7"/>
    <w:rsid w:val="00A756B5"/>
    <w:rsid w:val="00A75C1C"/>
    <w:rsid w:val="00A767AC"/>
    <w:rsid w:val="00A76960"/>
    <w:rsid w:val="00A76EFF"/>
    <w:rsid w:val="00A77143"/>
    <w:rsid w:val="00A7799E"/>
    <w:rsid w:val="00A80169"/>
    <w:rsid w:val="00A81E8D"/>
    <w:rsid w:val="00A81E96"/>
    <w:rsid w:val="00A8289A"/>
    <w:rsid w:val="00A829C5"/>
    <w:rsid w:val="00A8396C"/>
    <w:rsid w:val="00A83984"/>
    <w:rsid w:val="00A83FAE"/>
    <w:rsid w:val="00A84074"/>
    <w:rsid w:val="00A847B3"/>
    <w:rsid w:val="00A84E03"/>
    <w:rsid w:val="00A852BB"/>
    <w:rsid w:val="00A854DE"/>
    <w:rsid w:val="00A85D8B"/>
    <w:rsid w:val="00A86073"/>
    <w:rsid w:val="00A860C3"/>
    <w:rsid w:val="00A863C8"/>
    <w:rsid w:val="00A864B8"/>
    <w:rsid w:val="00A8656E"/>
    <w:rsid w:val="00A8671E"/>
    <w:rsid w:val="00A86738"/>
    <w:rsid w:val="00A86AE5"/>
    <w:rsid w:val="00A86EFB"/>
    <w:rsid w:val="00A90DCD"/>
    <w:rsid w:val="00A91057"/>
    <w:rsid w:val="00A91157"/>
    <w:rsid w:val="00A91B9F"/>
    <w:rsid w:val="00A920B5"/>
    <w:rsid w:val="00A92AE3"/>
    <w:rsid w:val="00A9314D"/>
    <w:rsid w:val="00A9342C"/>
    <w:rsid w:val="00A94215"/>
    <w:rsid w:val="00A9470F"/>
    <w:rsid w:val="00A95664"/>
    <w:rsid w:val="00A95876"/>
    <w:rsid w:val="00A95BF5"/>
    <w:rsid w:val="00A95E10"/>
    <w:rsid w:val="00A96395"/>
    <w:rsid w:val="00A9673C"/>
    <w:rsid w:val="00A96AC2"/>
    <w:rsid w:val="00A96C6D"/>
    <w:rsid w:val="00A96EA5"/>
    <w:rsid w:val="00A977C8"/>
    <w:rsid w:val="00A97E79"/>
    <w:rsid w:val="00AA0A83"/>
    <w:rsid w:val="00AA0FC4"/>
    <w:rsid w:val="00AA1596"/>
    <w:rsid w:val="00AA1808"/>
    <w:rsid w:val="00AA1E90"/>
    <w:rsid w:val="00AA27FE"/>
    <w:rsid w:val="00AA2F2B"/>
    <w:rsid w:val="00AA305A"/>
    <w:rsid w:val="00AA35D4"/>
    <w:rsid w:val="00AA3A6C"/>
    <w:rsid w:val="00AA3EB8"/>
    <w:rsid w:val="00AA3F4A"/>
    <w:rsid w:val="00AA5265"/>
    <w:rsid w:val="00AA5289"/>
    <w:rsid w:val="00AA67CE"/>
    <w:rsid w:val="00AA6886"/>
    <w:rsid w:val="00AA6CE5"/>
    <w:rsid w:val="00AA78A8"/>
    <w:rsid w:val="00AB0114"/>
    <w:rsid w:val="00AB077E"/>
    <w:rsid w:val="00AB0BDF"/>
    <w:rsid w:val="00AB0E55"/>
    <w:rsid w:val="00AB0FED"/>
    <w:rsid w:val="00AB1425"/>
    <w:rsid w:val="00AB1B8B"/>
    <w:rsid w:val="00AB23D2"/>
    <w:rsid w:val="00AB28AE"/>
    <w:rsid w:val="00AB2901"/>
    <w:rsid w:val="00AB2A28"/>
    <w:rsid w:val="00AB3087"/>
    <w:rsid w:val="00AB3100"/>
    <w:rsid w:val="00AB3E6D"/>
    <w:rsid w:val="00AB478C"/>
    <w:rsid w:val="00AB4A4C"/>
    <w:rsid w:val="00AB4DEE"/>
    <w:rsid w:val="00AB5A38"/>
    <w:rsid w:val="00AB5F87"/>
    <w:rsid w:val="00AB6826"/>
    <w:rsid w:val="00AB6904"/>
    <w:rsid w:val="00AB6F6A"/>
    <w:rsid w:val="00AB7B2C"/>
    <w:rsid w:val="00AC01FD"/>
    <w:rsid w:val="00AC0C32"/>
    <w:rsid w:val="00AC0F61"/>
    <w:rsid w:val="00AC1A80"/>
    <w:rsid w:val="00AC28E3"/>
    <w:rsid w:val="00AC2AA1"/>
    <w:rsid w:val="00AC2BE2"/>
    <w:rsid w:val="00AC2FCE"/>
    <w:rsid w:val="00AC343A"/>
    <w:rsid w:val="00AC38FD"/>
    <w:rsid w:val="00AC3A03"/>
    <w:rsid w:val="00AC3B98"/>
    <w:rsid w:val="00AC3EEE"/>
    <w:rsid w:val="00AC4BB8"/>
    <w:rsid w:val="00AC4DD7"/>
    <w:rsid w:val="00AC4E4E"/>
    <w:rsid w:val="00AC5267"/>
    <w:rsid w:val="00AC5854"/>
    <w:rsid w:val="00AC5F0C"/>
    <w:rsid w:val="00AC5F66"/>
    <w:rsid w:val="00AC5FC9"/>
    <w:rsid w:val="00AC62A2"/>
    <w:rsid w:val="00AC69CD"/>
    <w:rsid w:val="00AC6CEC"/>
    <w:rsid w:val="00AC79EF"/>
    <w:rsid w:val="00AD030F"/>
    <w:rsid w:val="00AD04FF"/>
    <w:rsid w:val="00AD0B5F"/>
    <w:rsid w:val="00AD1112"/>
    <w:rsid w:val="00AD1990"/>
    <w:rsid w:val="00AD1A05"/>
    <w:rsid w:val="00AD1B4B"/>
    <w:rsid w:val="00AD266E"/>
    <w:rsid w:val="00AD2882"/>
    <w:rsid w:val="00AD2EF9"/>
    <w:rsid w:val="00AD32DF"/>
    <w:rsid w:val="00AD4521"/>
    <w:rsid w:val="00AD4973"/>
    <w:rsid w:val="00AD4A4D"/>
    <w:rsid w:val="00AD4CA7"/>
    <w:rsid w:val="00AD4FD9"/>
    <w:rsid w:val="00AD5326"/>
    <w:rsid w:val="00AD539E"/>
    <w:rsid w:val="00AD6056"/>
    <w:rsid w:val="00AD6443"/>
    <w:rsid w:val="00AD69E8"/>
    <w:rsid w:val="00AD6A18"/>
    <w:rsid w:val="00AD6CDC"/>
    <w:rsid w:val="00AD6D3C"/>
    <w:rsid w:val="00AD72FC"/>
    <w:rsid w:val="00AD758F"/>
    <w:rsid w:val="00AD7922"/>
    <w:rsid w:val="00AD7D6B"/>
    <w:rsid w:val="00AD7EBE"/>
    <w:rsid w:val="00AE0253"/>
    <w:rsid w:val="00AE0646"/>
    <w:rsid w:val="00AE0C91"/>
    <w:rsid w:val="00AE0DFE"/>
    <w:rsid w:val="00AE192F"/>
    <w:rsid w:val="00AE1CAC"/>
    <w:rsid w:val="00AE1D36"/>
    <w:rsid w:val="00AE1DE8"/>
    <w:rsid w:val="00AE261A"/>
    <w:rsid w:val="00AE26AB"/>
    <w:rsid w:val="00AE2C9A"/>
    <w:rsid w:val="00AE2CDE"/>
    <w:rsid w:val="00AE3661"/>
    <w:rsid w:val="00AE37B1"/>
    <w:rsid w:val="00AE3CE3"/>
    <w:rsid w:val="00AE45E8"/>
    <w:rsid w:val="00AE4C39"/>
    <w:rsid w:val="00AE509D"/>
    <w:rsid w:val="00AE58DC"/>
    <w:rsid w:val="00AE62E5"/>
    <w:rsid w:val="00AE67AC"/>
    <w:rsid w:val="00AE68DF"/>
    <w:rsid w:val="00AE6991"/>
    <w:rsid w:val="00AE70C6"/>
    <w:rsid w:val="00AE7125"/>
    <w:rsid w:val="00AE7242"/>
    <w:rsid w:val="00AE73C4"/>
    <w:rsid w:val="00AE7403"/>
    <w:rsid w:val="00AE7845"/>
    <w:rsid w:val="00AE7FE1"/>
    <w:rsid w:val="00AF06C3"/>
    <w:rsid w:val="00AF18BA"/>
    <w:rsid w:val="00AF1E0B"/>
    <w:rsid w:val="00AF1ED0"/>
    <w:rsid w:val="00AF245F"/>
    <w:rsid w:val="00AF28DA"/>
    <w:rsid w:val="00AF2C06"/>
    <w:rsid w:val="00AF2F6D"/>
    <w:rsid w:val="00AF3014"/>
    <w:rsid w:val="00AF34D5"/>
    <w:rsid w:val="00AF3781"/>
    <w:rsid w:val="00AF37D7"/>
    <w:rsid w:val="00AF397E"/>
    <w:rsid w:val="00AF3ED3"/>
    <w:rsid w:val="00AF4173"/>
    <w:rsid w:val="00AF4546"/>
    <w:rsid w:val="00AF47C3"/>
    <w:rsid w:val="00AF54D8"/>
    <w:rsid w:val="00AF591E"/>
    <w:rsid w:val="00AF59BF"/>
    <w:rsid w:val="00AF6166"/>
    <w:rsid w:val="00AF6352"/>
    <w:rsid w:val="00AF6597"/>
    <w:rsid w:val="00AF6A24"/>
    <w:rsid w:val="00AF7075"/>
    <w:rsid w:val="00AF7687"/>
    <w:rsid w:val="00B003C2"/>
    <w:rsid w:val="00B0042B"/>
    <w:rsid w:val="00B00826"/>
    <w:rsid w:val="00B0096D"/>
    <w:rsid w:val="00B01342"/>
    <w:rsid w:val="00B017A2"/>
    <w:rsid w:val="00B01A64"/>
    <w:rsid w:val="00B01B1C"/>
    <w:rsid w:val="00B01EDA"/>
    <w:rsid w:val="00B02063"/>
    <w:rsid w:val="00B0284B"/>
    <w:rsid w:val="00B02A93"/>
    <w:rsid w:val="00B02F97"/>
    <w:rsid w:val="00B03521"/>
    <w:rsid w:val="00B036DB"/>
    <w:rsid w:val="00B03B73"/>
    <w:rsid w:val="00B04595"/>
    <w:rsid w:val="00B04C6F"/>
    <w:rsid w:val="00B05089"/>
    <w:rsid w:val="00B053C6"/>
    <w:rsid w:val="00B05517"/>
    <w:rsid w:val="00B06116"/>
    <w:rsid w:val="00B06770"/>
    <w:rsid w:val="00B076FF"/>
    <w:rsid w:val="00B107FD"/>
    <w:rsid w:val="00B10B78"/>
    <w:rsid w:val="00B10C1D"/>
    <w:rsid w:val="00B10CE7"/>
    <w:rsid w:val="00B10F17"/>
    <w:rsid w:val="00B11744"/>
    <w:rsid w:val="00B11904"/>
    <w:rsid w:val="00B11C0A"/>
    <w:rsid w:val="00B11CAE"/>
    <w:rsid w:val="00B11D89"/>
    <w:rsid w:val="00B12192"/>
    <w:rsid w:val="00B121B4"/>
    <w:rsid w:val="00B12640"/>
    <w:rsid w:val="00B12AE0"/>
    <w:rsid w:val="00B12CB3"/>
    <w:rsid w:val="00B12FBD"/>
    <w:rsid w:val="00B1334A"/>
    <w:rsid w:val="00B137CB"/>
    <w:rsid w:val="00B13857"/>
    <w:rsid w:val="00B13E8B"/>
    <w:rsid w:val="00B1436E"/>
    <w:rsid w:val="00B14BF9"/>
    <w:rsid w:val="00B14EF8"/>
    <w:rsid w:val="00B14F1E"/>
    <w:rsid w:val="00B154F2"/>
    <w:rsid w:val="00B166B6"/>
    <w:rsid w:val="00B171E2"/>
    <w:rsid w:val="00B175AF"/>
    <w:rsid w:val="00B17670"/>
    <w:rsid w:val="00B179E7"/>
    <w:rsid w:val="00B17AE8"/>
    <w:rsid w:val="00B17F91"/>
    <w:rsid w:val="00B205A7"/>
    <w:rsid w:val="00B206E7"/>
    <w:rsid w:val="00B209AA"/>
    <w:rsid w:val="00B20CCC"/>
    <w:rsid w:val="00B20ECE"/>
    <w:rsid w:val="00B20FBC"/>
    <w:rsid w:val="00B2228F"/>
    <w:rsid w:val="00B2237D"/>
    <w:rsid w:val="00B22A21"/>
    <w:rsid w:val="00B23692"/>
    <w:rsid w:val="00B23B27"/>
    <w:rsid w:val="00B23F6B"/>
    <w:rsid w:val="00B24359"/>
    <w:rsid w:val="00B24669"/>
    <w:rsid w:val="00B248E1"/>
    <w:rsid w:val="00B24AF1"/>
    <w:rsid w:val="00B24B8B"/>
    <w:rsid w:val="00B24D77"/>
    <w:rsid w:val="00B256F2"/>
    <w:rsid w:val="00B25A91"/>
    <w:rsid w:val="00B27279"/>
    <w:rsid w:val="00B27D9A"/>
    <w:rsid w:val="00B27ED2"/>
    <w:rsid w:val="00B27F34"/>
    <w:rsid w:val="00B30608"/>
    <w:rsid w:val="00B3107C"/>
    <w:rsid w:val="00B31321"/>
    <w:rsid w:val="00B3139D"/>
    <w:rsid w:val="00B31615"/>
    <w:rsid w:val="00B31994"/>
    <w:rsid w:val="00B31AD6"/>
    <w:rsid w:val="00B31D57"/>
    <w:rsid w:val="00B31F3F"/>
    <w:rsid w:val="00B327F1"/>
    <w:rsid w:val="00B32899"/>
    <w:rsid w:val="00B33966"/>
    <w:rsid w:val="00B33C9E"/>
    <w:rsid w:val="00B34553"/>
    <w:rsid w:val="00B3462E"/>
    <w:rsid w:val="00B34E52"/>
    <w:rsid w:val="00B35257"/>
    <w:rsid w:val="00B35884"/>
    <w:rsid w:val="00B358AE"/>
    <w:rsid w:val="00B358D1"/>
    <w:rsid w:val="00B35CD2"/>
    <w:rsid w:val="00B35FF1"/>
    <w:rsid w:val="00B362F9"/>
    <w:rsid w:val="00B36A2B"/>
    <w:rsid w:val="00B36CC3"/>
    <w:rsid w:val="00B3714E"/>
    <w:rsid w:val="00B377AD"/>
    <w:rsid w:val="00B37935"/>
    <w:rsid w:val="00B37A86"/>
    <w:rsid w:val="00B37E57"/>
    <w:rsid w:val="00B402F3"/>
    <w:rsid w:val="00B405DA"/>
    <w:rsid w:val="00B407EA"/>
    <w:rsid w:val="00B408D1"/>
    <w:rsid w:val="00B40B37"/>
    <w:rsid w:val="00B412FD"/>
    <w:rsid w:val="00B42008"/>
    <w:rsid w:val="00B425BF"/>
    <w:rsid w:val="00B428A2"/>
    <w:rsid w:val="00B444A0"/>
    <w:rsid w:val="00B444FC"/>
    <w:rsid w:val="00B4456F"/>
    <w:rsid w:val="00B44869"/>
    <w:rsid w:val="00B44A10"/>
    <w:rsid w:val="00B450C1"/>
    <w:rsid w:val="00B4586F"/>
    <w:rsid w:val="00B45CC7"/>
    <w:rsid w:val="00B461F3"/>
    <w:rsid w:val="00B46264"/>
    <w:rsid w:val="00B46314"/>
    <w:rsid w:val="00B47479"/>
    <w:rsid w:val="00B479BF"/>
    <w:rsid w:val="00B47EDB"/>
    <w:rsid w:val="00B50996"/>
    <w:rsid w:val="00B51055"/>
    <w:rsid w:val="00B5124C"/>
    <w:rsid w:val="00B51BD5"/>
    <w:rsid w:val="00B51F65"/>
    <w:rsid w:val="00B521F6"/>
    <w:rsid w:val="00B52276"/>
    <w:rsid w:val="00B526E5"/>
    <w:rsid w:val="00B5291E"/>
    <w:rsid w:val="00B52D73"/>
    <w:rsid w:val="00B53213"/>
    <w:rsid w:val="00B537FF"/>
    <w:rsid w:val="00B53AEF"/>
    <w:rsid w:val="00B542BB"/>
    <w:rsid w:val="00B552EE"/>
    <w:rsid w:val="00B55CC7"/>
    <w:rsid w:val="00B55F80"/>
    <w:rsid w:val="00B560D8"/>
    <w:rsid w:val="00B5656A"/>
    <w:rsid w:val="00B568D0"/>
    <w:rsid w:val="00B574DD"/>
    <w:rsid w:val="00B57741"/>
    <w:rsid w:val="00B57DA1"/>
    <w:rsid w:val="00B57EA0"/>
    <w:rsid w:val="00B609BE"/>
    <w:rsid w:val="00B6141B"/>
    <w:rsid w:val="00B615BD"/>
    <w:rsid w:val="00B617E2"/>
    <w:rsid w:val="00B61F10"/>
    <w:rsid w:val="00B621CF"/>
    <w:rsid w:val="00B623CE"/>
    <w:rsid w:val="00B62473"/>
    <w:rsid w:val="00B6269D"/>
    <w:rsid w:val="00B62953"/>
    <w:rsid w:val="00B62ADD"/>
    <w:rsid w:val="00B62BBD"/>
    <w:rsid w:val="00B63241"/>
    <w:rsid w:val="00B64350"/>
    <w:rsid w:val="00B6458B"/>
    <w:rsid w:val="00B64ACB"/>
    <w:rsid w:val="00B64E16"/>
    <w:rsid w:val="00B6512B"/>
    <w:rsid w:val="00B657DF"/>
    <w:rsid w:val="00B6670D"/>
    <w:rsid w:val="00B66BEB"/>
    <w:rsid w:val="00B66DBD"/>
    <w:rsid w:val="00B6728F"/>
    <w:rsid w:val="00B67292"/>
    <w:rsid w:val="00B67637"/>
    <w:rsid w:val="00B67B04"/>
    <w:rsid w:val="00B67CA8"/>
    <w:rsid w:val="00B7031E"/>
    <w:rsid w:val="00B703D5"/>
    <w:rsid w:val="00B704D6"/>
    <w:rsid w:val="00B70886"/>
    <w:rsid w:val="00B71EC7"/>
    <w:rsid w:val="00B71F90"/>
    <w:rsid w:val="00B72423"/>
    <w:rsid w:val="00B72887"/>
    <w:rsid w:val="00B730CA"/>
    <w:rsid w:val="00B73899"/>
    <w:rsid w:val="00B73B26"/>
    <w:rsid w:val="00B73B73"/>
    <w:rsid w:val="00B73CCB"/>
    <w:rsid w:val="00B74200"/>
    <w:rsid w:val="00B74515"/>
    <w:rsid w:val="00B748A0"/>
    <w:rsid w:val="00B74B43"/>
    <w:rsid w:val="00B74EAF"/>
    <w:rsid w:val="00B7508A"/>
    <w:rsid w:val="00B7563C"/>
    <w:rsid w:val="00B75806"/>
    <w:rsid w:val="00B75C2A"/>
    <w:rsid w:val="00B76833"/>
    <w:rsid w:val="00B76CE7"/>
    <w:rsid w:val="00B76DC7"/>
    <w:rsid w:val="00B76F15"/>
    <w:rsid w:val="00B77385"/>
    <w:rsid w:val="00B77D8C"/>
    <w:rsid w:val="00B801BE"/>
    <w:rsid w:val="00B80599"/>
    <w:rsid w:val="00B805B4"/>
    <w:rsid w:val="00B80B12"/>
    <w:rsid w:val="00B80FE4"/>
    <w:rsid w:val="00B80FE8"/>
    <w:rsid w:val="00B816E7"/>
    <w:rsid w:val="00B81D43"/>
    <w:rsid w:val="00B81FAE"/>
    <w:rsid w:val="00B828EA"/>
    <w:rsid w:val="00B8313B"/>
    <w:rsid w:val="00B832F1"/>
    <w:rsid w:val="00B842F7"/>
    <w:rsid w:val="00B84435"/>
    <w:rsid w:val="00B845E3"/>
    <w:rsid w:val="00B84B2E"/>
    <w:rsid w:val="00B84DEB"/>
    <w:rsid w:val="00B8501E"/>
    <w:rsid w:val="00B8560E"/>
    <w:rsid w:val="00B856B2"/>
    <w:rsid w:val="00B85922"/>
    <w:rsid w:val="00B85F9A"/>
    <w:rsid w:val="00B86134"/>
    <w:rsid w:val="00B863B3"/>
    <w:rsid w:val="00B8702C"/>
    <w:rsid w:val="00B873DF"/>
    <w:rsid w:val="00B8741A"/>
    <w:rsid w:val="00B904BA"/>
    <w:rsid w:val="00B907A0"/>
    <w:rsid w:val="00B9083B"/>
    <w:rsid w:val="00B91D20"/>
    <w:rsid w:val="00B924DF"/>
    <w:rsid w:val="00B925E2"/>
    <w:rsid w:val="00B92651"/>
    <w:rsid w:val="00B92BC8"/>
    <w:rsid w:val="00B92CCB"/>
    <w:rsid w:val="00B92DA4"/>
    <w:rsid w:val="00B92DD9"/>
    <w:rsid w:val="00B92E0E"/>
    <w:rsid w:val="00B93B09"/>
    <w:rsid w:val="00B93D0A"/>
    <w:rsid w:val="00B9402C"/>
    <w:rsid w:val="00B94C9A"/>
    <w:rsid w:val="00B94FC0"/>
    <w:rsid w:val="00B9517E"/>
    <w:rsid w:val="00B95301"/>
    <w:rsid w:val="00B953E2"/>
    <w:rsid w:val="00B95E90"/>
    <w:rsid w:val="00B9631F"/>
    <w:rsid w:val="00B96396"/>
    <w:rsid w:val="00B96870"/>
    <w:rsid w:val="00B969DD"/>
    <w:rsid w:val="00B9739A"/>
    <w:rsid w:val="00B97892"/>
    <w:rsid w:val="00B97A9E"/>
    <w:rsid w:val="00BA00E3"/>
    <w:rsid w:val="00BA0448"/>
    <w:rsid w:val="00BA1060"/>
    <w:rsid w:val="00BA1075"/>
    <w:rsid w:val="00BA1EC8"/>
    <w:rsid w:val="00BA20A2"/>
    <w:rsid w:val="00BA2D15"/>
    <w:rsid w:val="00BA2D49"/>
    <w:rsid w:val="00BA347B"/>
    <w:rsid w:val="00BA3672"/>
    <w:rsid w:val="00BA3BE9"/>
    <w:rsid w:val="00BA3F63"/>
    <w:rsid w:val="00BA3F95"/>
    <w:rsid w:val="00BA40F7"/>
    <w:rsid w:val="00BA42DD"/>
    <w:rsid w:val="00BA52C0"/>
    <w:rsid w:val="00BA545F"/>
    <w:rsid w:val="00BA587B"/>
    <w:rsid w:val="00BA679E"/>
    <w:rsid w:val="00BA690E"/>
    <w:rsid w:val="00BA7335"/>
    <w:rsid w:val="00BA7993"/>
    <w:rsid w:val="00BA7CF1"/>
    <w:rsid w:val="00BA7E7D"/>
    <w:rsid w:val="00BB0193"/>
    <w:rsid w:val="00BB039A"/>
    <w:rsid w:val="00BB0A5C"/>
    <w:rsid w:val="00BB0A7F"/>
    <w:rsid w:val="00BB0C11"/>
    <w:rsid w:val="00BB0FFC"/>
    <w:rsid w:val="00BB1055"/>
    <w:rsid w:val="00BB1287"/>
    <w:rsid w:val="00BB12C0"/>
    <w:rsid w:val="00BB13CC"/>
    <w:rsid w:val="00BB13F9"/>
    <w:rsid w:val="00BB17B9"/>
    <w:rsid w:val="00BB1C31"/>
    <w:rsid w:val="00BB264D"/>
    <w:rsid w:val="00BB2678"/>
    <w:rsid w:val="00BB2DC6"/>
    <w:rsid w:val="00BB305C"/>
    <w:rsid w:val="00BB329A"/>
    <w:rsid w:val="00BB34E4"/>
    <w:rsid w:val="00BB3A31"/>
    <w:rsid w:val="00BB40D1"/>
    <w:rsid w:val="00BB4AF2"/>
    <w:rsid w:val="00BB4D14"/>
    <w:rsid w:val="00BB509C"/>
    <w:rsid w:val="00BB5E39"/>
    <w:rsid w:val="00BB6129"/>
    <w:rsid w:val="00BB61A1"/>
    <w:rsid w:val="00BB62BB"/>
    <w:rsid w:val="00BB71F4"/>
    <w:rsid w:val="00BB758E"/>
    <w:rsid w:val="00BB75FD"/>
    <w:rsid w:val="00BC01FC"/>
    <w:rsid w:val="00BC0694"/>
    <w:rsid w:val="00BC10A7"/>
    <w:rsid w:val="00BC12AB"/>
    <w:rsid w:val="00BC1B03"/>
    <w:rsid w:val="00BC1F74"/>
    <w:rsid w:val="00BC297A"/>
    <w:rsid w:val="00BC3B15"/>
    <w:rsid w:val="00BC3EDB"/>
    <w:rsid w:val="00BC41DB"/>
    <w:rsid w:val="00BC4962"/>
    <w:rsid w:val="00BC4B27"/>
    <w:rsid w:val="00BC4E1A"/>
    <w:rsid w:val="00BC4FDA"/>
    <w:rsid w:val="00BC52DD"/>
    <w:rsid w:val="00BC557B"/>
    <w:rsid w:val="00BC5CD4"/>
    <w:rsid w:val="00BC63CF"/>
    <w:rsid w:val="00BC6C65"/>
    <w:rsid w:val="00BC7095"/>
    <w:rsid w:val="00BC78EA"/>
    <w:rsid w:val="00BC79E2"/>
    <w:rsid w:val="00BC7CAD"/>
    <w:rsid w:val="00BC7EE6"/>
    <w:rsid w:val="00BD024A"/>
    <w:rsid w:val="00BD0542"/>
    <w:rsid w:val="00BD06AF"/>
    <w:rsid w:val="00BD0866"/>
    <w:rsid w:val="00BD13B3"/>
    <w:rsid w:val="00BD150D"/>
    <w:rsid w:val="00BD18E2"/>
    <w:rsid w:val="00BD1989"/>
    <w:rsid w:val="00BD198E"/>
    <w:rsid w:val="00BD2BD8"/>
    <w:rsid w:val="00BD34A6"/>
    <w:rsid w:val="00BD3775"/>
    <w:rsid w:val="00BD37CB"/>
    <w:rsid w:val="00BD3B13"/>
    <w:rsid w:val="00BD4117"/>
    <w:rsid w:val="00BD4267"/>
    <w:rsid w:val="00BD4B37"/>
    <w:rsid w:val="00BD5140"/>
    <w:rsid w:val="00BD56F0"/>
    <w:rsid w:val="00BD59DF"/>
    <w:rsid w:val="00BD5B0D"/>
    <w:rsid w:val="00BD5B99"/>
    <w:rsid w:val="00BD5F3C"/>
    <w:rsid w:val="00BD6055"/>
    <w:rsid w:val="00BD63DC"/>
    <w:rsid w:val="00BD6E21"/>
    <w:rsid w:val="00BD6EF7"/>
    <w:rsid w:val="00BD6F2E"/>
    <w:rsid w:val="00BD733D"/>
    <w:rsid w:val="00BD7706"/>
    <w:rsid w:val="00BD785F"/>
    <w:rsid w:val="00BD7E23"/>
    <w:rsid w:val="00BE084E"/>
    <w:rsid w:val="00BE093A"/>
    <w:rsid w:val="00BE0C9B"/>
    <w:rsid w:val="00BE15C1"/>
    <w:rsid w:val="00BE16CE"/>
    <w:rsid w:val="00BE191D"/>
    <w:rsid w:val="00BE224B"/>
    <w:rsid w:val="00BE235F"/>
    <w:rsid w:val="00BE2A57"/>
    <w:rsid w:val="00BE3CA7"/>
    <w:rsid w:val="00BE3E0C"/>
    <w:rsid w:val="00BE46ED"/>
    <w:rsid w:val="00BE4D22"/>
    <w:rsid w:val="00BE4D76"/>
    <w:rsid w:val="00BE6081"/>
    <w:rsid w:val="00BE6A83"/>
    <w:rsid w:val="00BE6B47"/>
    <w:rsid w:val="00BE6D4C"/>
    <w:rsid w:val="00BE6DC2"/>
    <w:rsid w:val="00BE73C5"/>
    <w:rsid w:val="00BE7AA0"/>
    <w:rsid w:val="00BE7B23"/>
    <w:rsid w:val="00BE7BFC"/>
    <w:rsid w:val="00BE7C12"/>
    <w:rsid w:val="00BE7ED2"/>
    <w:rsid w:val="00BF0418"/>
    <w:rsid w:val="00BF0B6C"/>
    <w:rsid w:val="00BF2322"/>
    <w:rsid w:val="00BF2549"/>
    <w:rsid w:val="00BF2BA1"/>
    <w:rsid w:val="00BF2E33"/>
    <w:rsid w:val="00BF3F6B"/>
    <w:rsid w:val="00BF485A"/>
    <w:rsid w:val="00BF4BC4"/>
    <w:rsid w:val="00BF4E4D"/>
    <w:rsid w:val="00BF4E93"/>
    <w:rsid w:val="00BF5377"/>
    <w:rsid w:val="00BF53AE"/>
    <w:rsid w:val="00BF5BF7"/>
    <w:rsid w:val="00BF5E23"/>
    <w:rsid w:val="00BF658A"/>
    <w:rsid w:val="00BF707C"/>
    <w:rsid w:val="00BF72D1"/>
    <w:rsid w:val="00BF7B27"/>
    <w:rsid w:val="00BF7D9C"/>
    <w:rsid w:val="00C0006B"/>
    <w:rsid w:val="00C006F0"/>
    <w:rsid w:val="00C007A4"/>
    <w:rsid w:val="00C010B3"/>
    <w:rsid w:val="00C013C8"/>
    <w:rsid w:val="00C019A2"/>
    <w:rsid w:val="00C01DB9"/>
    <w:rsid w:val="00C0267A"/>
    <w:rsid w:val="00C0286B"/>
    <w:rsid w:val="00C0320B"/>
    <w:rsid w:val="00C034BF"/>
    <w:rsid w:val="00C03C0F"/>
    <w:rsid w:val="00C04934"/>
    <w:rsid w:val="00C0587F"/>
    <w:rsid w:val="00C05B5E"/>
    <w:rsid w:val="00C0674B"/>
    <w:rsid w:val="00C074EF"/>
    <w:rsid w:val="00C078D8"/>
    <w:rsid w:val="00C10149"/>
    <w:rsid w:val="00C10446"/>
    <w:rsid w:val="00C10895"/>
    <w:rsid w:val="00C1137D"/>
    <w:rsid w:val="00C118D3"/>
    <w:rsid w:val="00C127B4"/>
    <w:rsid w:val="00C12DC1"/>
    <w:rsid w:val="00C13769"/>
    <w:rsid w:val="00C145CE"/>
    <w:rsid w:val="00C14966"/>
    <w:rsid w:val="00C14EBA"/>
    <w:rsid w:val="00C153E5"/>
    <w:rsid w:val="00C15410"/>
    <w:rsid w:val="00C15563"/>
    <w:rsid w:val="00C1567F"/>
    <w:rsid w:val="00C158CF"/>
    <w:rsid w:val="00C16527"/>
    <w:rsid w:val="00C165C3"/>
    <w:rsid w:val="00C169A4"/>
    <w:rsid w:val="00C170E3"/>
    <w:rsid w:val="00C17407"/>
    <w:rsid w:val="00C17D88"/>
    <w:rsid w:val="00C2038A"/>
    <w:rsid w:val="00C20DA8"/>
    <w:rsid w:val="00C220C2"/>
    <w:rsid w:val="00C220E6"/>
    <w:rsid w:val="00C224E9"/>
    <w:rsid w:val="00C224ED"/>
    <w:rsid w:val="00C22755"/>
    <w:rsid w:val="00C2286D"/>
    <w:rsid w:val="00C23162"/>
    <w:rsid w:val="00C23603"/>
    <w:rsid w:val="00C23851"/>
    <w:rsid w:val="00C23AA6"/>
    <w:rsid w:val="00C24278"/>
    <w:rsid w:val="00C24680"/>
    <w:rsid w:val="00C24938"/>
    <w:rsid w:val="00C24C38"/>
    <w:rsid w:val="00C25534"/>
    <w:rsid w:val="00C25667"/>
    <w:rsid w:val="00C25B54"/>
    <w:rsid w:val="00C26714"/>
    <w:rsid w:val="00C26C33"/>
    <w:rsid w:val="00C26F2B"/>
    <w:rsid w:val="00C270F2"/>
    <w:rsid w:val="00C273B3"/>
    <w:rsid w:val="00C276C3"/>
    <w:rsid w:val="00C27AC6"/>
    <w:rsid w:val="00C30567"/>
    <w:rsid w:val="00C306C5"/>
    <w:rsid w:val="00C30B0F"/>
    <w:rsid w:val="00C31354"/>
    <w:rsid w:val="00C315DA"/>
    <w:rsid w:val="00C320E7"/>
    <w:rsid w:val="00C322AD"/>
    <w:rsid w:val="00C32548"/>
    <w:rsid w:val="00C3316C"/>
    <w:rsid w:val="00C33C2B"/>
    <w:rsid w:val="00C33E88"/>
    <w:rsid w:val="00C34197"/>
    <w:rsid w:val="00C34B3F"/>
    <w:rsid w:val="00C34CB0"/>
    <w:rsid w:val="00C351E3"/>
    <w:rsid w:val="00C35387"/>
    <w:rsid w:val="00C356F5"/>
    <w:rsid w:val="00C358FA"/>
    <w:rsid w:val="00C35905"/>
    <w:rsid w:val="00C36308"/>
    <w:rsid w:val="00C36CD9"/>
    <w:rsid w:val="00C36E72"/>
    <w:rsid w:val="00C36F58"/>
    <w:rsid w:val="00C37332"/>
    <w:rsid w:val="00C3741E"/>
    <w:rsid w:val="00C377CA"/>
    <w:rsid w:val="00C37EEF"/>
    <w:rsid w:val="00C4045F"/>
    <w:rsid w:val="00C404F4"/>
    <w:rsid w:val="00C407DE"/>
    <w:rsid w:val="00C4083A"/>
    <w:rsid w:val="00C40ADF"/>
    <w:rsid w:val="00C40F73"/>
    <w:rsid w:val="00C411C7"/>
    <w:rsid w:val="00C4185A"/>
    <w:rsid w:val="00C42208"/>
    <w:rsid w:val="00C4238F"/>
    <w:rsid w:val="00C42907"/>
    <w:rsid w:val="00C42E93"/>
    <w:rsid w:val="00C43002"/>
    <w:rsid w:val="00C4302B"/>
    <w:rsid w:val="00C43896"/>
    <w:rsid w:val="00C43D95"/>
    <w:rsid w:val="00C44611"/>
    <w:rsid w:val="00C44C57"/>
    <w:rsid w:val="00C451DB"/>
    <w:rsid w:val="00C45433"/>
    <w:rsid w:val="00C46591"/>
    <w:rsid w:val="00C46804"/>
    <w:rsid w:val="00C46B30"/>
    <w:rsid w:val="00C46E35"/>
    <w:rsid w:val="00C47017"/>
    <w:rsid w:val="00C4790D"/>
    <w:rsid w:val="00C47957"/>
    <w:rsid w:val="00C47E81"/>
    <w:rsid w:val="00C517E1"/>
    <w:rsid w:val="00C51BA3"/>
    <w:rsid w:val="00C51E46"/>
    <w:rsid w:val="00C5230F"/>
    <w:rsid w:val="00C52536"/>
    <w:rsid w:val="00C5268D"/>
    <w:rsid w:val="00C52D70"/>
    <w:rsid w:val="00C53B7A"/>
    <w:rsid w:val="00C53C95"/>
    <w:rsid w:val="00C53F95"/>
    <w:rsid w:val="00C54BFC"/>
    <w:rsid w:val="00C55499"/>
    <w:rsid w:val="00C5561D"/>
    <w:rsid w:val="00C558DD"/>
    <w:rsid w:val="00C55DB6"/>
    <w:rsid w:val="00C56218"/>
    <w:rsid w:val="00C5662D"/>
    <w:rsid w:val="00C566A3"/>
    <w:rsid w:val="00C566AE"/>
    <w:rsid w:val="00C56F97"/>
    <w:rsid w:val="00C56FB0"/>
    <w:rsid w:val="00C573EA"/>
    <w:rsid w:val="00C57539"/>
    <w:rsid w:val="00C57635"/>
    <w:rsid w:val="00C600DF"/>
    <w:rsid w:val="00C606F5"/>
    <w:rsid w:val="00C60BAF"/>
    <w:rsid w:val="00C60D9C"/>
    <w:rsid w:val="00C61550"/>
    <w:rsid w:val="00C6217E"/>
    <w:rsid w:val="00C62193"/>
    <w:rsid w:val="00C62EAD"/>
    <w:rsid w:val="00C62F6E"/>
    <w:rsid w:val="00C6315F"/>
    <w:rsid w:val="00C634F6"/>
    <w:rsid w:val="00C636EF"/>
    <w:rsid w:val="00C63FBB"/>
    <w:rsid w:val="00C64A82"/>
    <w:rsid w:val="00C64D9A"/>
    <w:rsid w:val="00C65185"/>
    <w:rsid w:val="00C658C8"/>
    <w:rsid w:val="00C664BE"/>
    <w:rsid w:val="00C66726"/>
    <w:rsid w:val="00C66930"/>
    <w:rsid w:val="00C66AEF"/>
    <w:rsid w:val="00C66FB4"/>
    <w:rsid w:val="00C67022"/>
    <w:rsid w:val="00C67277"/>
    <w:rsid w:val="00C67498"/>
    <w:rsid w:val="00C67810"/>
    <w:rsid w:val="00C67CCA"/>
    <w:rsid w:val="00C700F0"/>
    <w:rsid w:val="00C70AAD"/>
    <w:rsid w:val="00C70EBD"/>
    <w:rsid w:val="00C7109F"/>
    <w:rsid w:val="00C717D4"/>
    <w:rsid w:val="00C72B52"/>
    <w:rsid w:val="00C72B64"/>
    <w:rsid w:val="00C72D15"/>
    <w:rsid w:val="00C731A4"/>
    <w:rsid w:val="00C73C0E"/>
    <w:rsid w:val="00C73DA1"/>
    <w:rsid w:val="00C740CA"/>
    <w:rsid w:val="00C7575D"/>
    <w:rsid w:val="00C763D3"/>
    <w:rsid w:val="00C7663C"/>
    <w:rsid w:val="00C76A51"/>
    <w:rsid w:val="00C76C2B"/>
    <w:rsid w:val="00C772F7"/>
    <w:rsid w:val="00C772FE"/>
    <w:rsid w:val="00C77DF3"/>
    <w:rsid w:val="00C80ED4"/>
    <w:rsid w:val="00C81C08"/>
    <w:rsid w:val="00C821D4"/>
    <w:rsid w:val="00C822AE"/>
    <w:rsid w:val="00C8249D"/>
    <w:rsid w:val="00C82BCB"/>
    <w:rsid w:val="00C8305A"/>
    <w:rsid w:val="00C8339F"/>
    <w:rsid w:val="00C836F6"/>
    <w:rsid w:val="00C83BF9"/>
    <w:rsid w:val="00C83FC4"/>
    <w:rsid w:val="00C84304"/>
    <w:rsid w:val="00C8510E"/>
    <w:rsid w:val="00C855C2"/>
    <w:rsid w:val="00C8620A"/>
    <w:rsid w:val="00C86890"/>
    <w:rsid w:val="00C869FC"/>
    <w:rsid w:val="00C87150"/>
    <w:rsid w:val="00C87CFE"/>
    <w:rsid w:val="00C90BA5"/>
    <w:rsid w:val="00C9101E"/>
    <w:rsid w:val="00C92731"/>
    <w:rsid w:val="00C9276D"/>
    <w:rsid w:val="00C931CC"/>
    <w:rsid w:val="00C93393"/>
    <w:rsid w:val="00C93A4D"/>
    <w:rsid w:val="00C94151"/>
    <w:rsid w:val="00C94184"/>
    <w:rsid w:val="00C9460F"/>
    <w:rsid w:val="00C94843"/>
    <w:rsid w:val="00C94894"/>
    <w:rsid w:val="00C94A4F"/>
    <w:rsid w:val="00C96CD6"/>
    <w:rsid w:val="00C96EDF"/>
    <w:rsid w:val="00C97C55"/>
    <w:rsid w:val="00CA05E5"/>
    <w:rsid w:val="00CA06CB"/>
    <w:rsid w:val="00CA0865"/>
    <w:rsid w:val="00CA0A80"/>
    <w:rsid w:val="00CA0DEB"/>
    <w:rsid w:val="00CA0FC1"/>
    <w:rsid w:val="00CA1066"/>
    <w:rsid w:val="00CA1170"/>
    <w:rsid w:val="00CA14E9"/>
    <w:rsid w:val="00CA1E35"/>
    <w:rsid w:val="00CA22F2"/>
    <w:rsid w:val="00CA26CA"/>
    <w:rsid w:val="00CA321C"/>
    <w:rsid w:val="00CA3C4F"/>
    <w:rsid w:val="00CA3E26"/>
    <w:rsid w:val="00CA428C"/>
    <w:rsid w:val="00CA4321"/>
    <w:rsid w:val="00CA435F"/>
    <w:rsid w:val="00CA48E2"/>
    <w:rsid w:val="00CA4F8D"/>
    <w:rsid w:val="00CA5217"/>
    <w:rsid w:val="00CA5542"/>
    <w:rsid w:val="00CA5962"/>
    <w:rsid w:val="00CA5E6D"/>
    <w:rsid w:val="00CA6302"/>
    <w:rsid w:val="00CA6750"/>
    <w:rsid w:val="00CA67E2"/>
    <w:rsid w:val="00CA6BF7"/>
    <w:rsid w:val="00CA6C69"/>
    <w:rsid w:val="00CA6D36"/>
    <w:rsid w:val="00CA6D75"/>
    <w:rsid w:val="00CA7616"/>
    <w:rsid w:val="00CA77AC"/>
    <w:rsid w:val="00CA790D"/>
    <w:rsid w:val="00CA7A4B"/>
    <w:rsid w:val="00CA7DD8"/>
    <w:rsid w:val="00CB05B4"/>
    <w:rsid w:val="00CB083A"/>
    <w:rsid w:val="00CB0BBE"/>
    <w:rsid w:val="00CB0D93"/>
    <w:rsid w:val="00CB13B6"/>
    <w:rsid w:val="00CB13FA"/>
    <w:rsid w:val="00CB14C0"/>
    <w:rsid w:val="00CB16BC"/>
    <w:rsid w:val="00CB30A7"/>
    <w:rsid w:val="00CB364F"/>
    <w:rsid w:val="00CB4201"/>
    <w:rsid w:val="00CB484E"/>
    <w:rsid w:val="00CB4856"/>
    <w:rsid w:val="00CB4C47"/>
    <w:rsid w:val="00CB609F"/>
    <w:rsid w:val="00CB64A9"/>
    <w:rsid w:val="00CB6E3B"/>
    <w:rsid w:val="00CB76C0"/>
    <w:rsid w:val="00CB783F"/>
    <w:rsid w:val="00CB7BA2"/>
    <w:rsid w:val="00CC0785"/>
    <w:rsid w:val="00CC0D9F"/>
    <w:rsid w:val="00CC0E9C"/>
    <w:rsid w:val="00CC0EB0"/>
    <w:rsid w:val="00CC0FDE"/>
    <w:rsid w:val="00CC1848"/>
    <w:rsid w:val="00CC1C64"/>
    <w:rsid w:val="00CC21F7"/>
    <w:rsid w:val="00CC2239"/>
    <w:rsid w:val="00CC2A2B"/>
    <w:rsid w:val="00CC35F1"/>
    <w:rsid w:val="00CC3D88"/>
    <w:rsid w:val="00CC3E31"/>
    <w:rsid w:val="00CC3F2B"/>
    <w:rsid w:val="00CC4020"/>
    <w:rsid w:val="00CC4458"/>
    <w:rsid w:val="00CC45CF"/>
    <w:rsid w:val="00CC4AFA"/>
    <w:rsid w:val="00CC4E76"/>
    <w:rsid w:val="00CC50B6"/>
    <w:rsid w:val="00CC5497"/>
    <w:rsid w:val="00CC5D37"/>
    <w:rsid w:val="00CC5E51"/>
    <w:rsid w:val="00CC6FC3"/>
    <w:rsid w:val="00CC751B"/>
    <w:rsid w:val="00CC780C"/>
    <w:rsid w:val="00CC7DD8"/>
    <w:rsid w:val="00CD023D"/>
    <w:rsid w:val="00CD0FB0"/>
    <w:rsid w:val="00CD0FB1"/>
    <w:rsid w:val="00CD1248"/>
    <w:rsid w:val="00CD1648"/>
    <w:rsid w:val="00CD1A05"/>
    <w:rsid w:val="00CD1CAC"/>
    <w:rsid w:val="00CD1E1E"/>
    <w:rsid w:val="00CD1E90"/>
    <w:rsid w:val="00CD1F2C"/>
    <w:rsid w:val="00CD2411"/>
    <w:rsid w:val="00CD255E"/>
    <w:rsid w:val="00CD30E1"/>
    <w:rsid w:val="00CD3BA8"/>
    <w:rsid w:val="00CD4278"/>
    <w:rsid w:val="00CD493D"/>
    <w:rsid w:val="00CD4A5A"/>
    <w:rsid w:val="00CD4B01"/>
    <w:rsid w:val="00CD510D"/>
    <w:rsid w:val="00CD51C2"/>
    <w:rsid w:val="00CD5C73"/>
    <w:rsid w:val="00CD5CD0"/>
    <w:rsid w:val="00CD60D6"/>
    <w:rsid w:val="00CD6947"/>
    <w:rsid w:val="00CD6A65"/>
    <w:rsid w:val="00CD6BA2"/>
    <w:rsid w:val="00CD6DAD"/>
    <w:rsid w:val="00CD74C5"/>
    <w:rsid w:val="00CD7C0F"/>
    <w:rsid w:val="00CD7E71"/>
    <w:rsid w:val="00CE050A"/>
    <w:rsid w:val="00CE0E0B"/>
    <w:rsid w:val="00CE18FD"/>
    <w:rsid w:val="00CE1A3F"/>
    <w:rsid w:val="00CE1C48"/>
    <w:rsid w:val="00CE2E36"/>
    <w:rsid w:val="00CE3094"/>
    <w:rsid w:val="00CE326E"/>
    <w:rsid w:val="00CE3804"/>
    <w:rsid w:val="00CE3835"/>
    <w:rsid w:val="00CE3AE1"/>
    <w:rsid w:val="00CE4167"/>
    <w:rsid w:val="00CE4200"/>
    <w:rsid w:val="00CE42E3"/>
    <w:rsid w:val="00CE436F"/>
    <w:rsid w:val="00CE4C95"/>
    <w:rsid w:val="00CE5915"/>
    <w:rsid w:val="00CE5CDA"/>
    <w:rsid w:val="00CE5DF0"/>
    <w:rsid w:val="00CE6023"/>
    <w:rsid w:val="00CE646E"/>
    <w:rsid w:val="00CE651F"/>
    <w:rsid w:val="00CE67CC"/>
    <w:rsid w:val="00CE6852"/>
    <w:rsid w:val="00CE6932"/>
    <w:rsid w:val="00CE6CBF"/>
    <w:rsid w:val="00CE7C70"/>
    <w:rsid w:val="00CF0178"/>
    <w:rsid w:val="00CF0717"/>
    <w:rsid w:val="00CF0A16"/>
    <w:rsid w:val="00CF0A7B"/>
    <w:rsid w:val="00CF133F"/>
    <w:rsid w:val="00CF14FD"/>
    <w:rsid w:val="00CF157E"/>
    <w:rsid w:val="00CF15B0"/>
    <w:rsid w:val="00CF1920"/>
    <w:rsid w:val="00CF2037"/>
    <w:rsid w:val="00CF2A96"/>
    <w:rsid w:val="00CF302C"/>
    <w:rsid w:val="00CF31E1"/>
    <w:rsid w:val="00CF335D"/>
    <w:rsid w:val="00CF39DB"/>
    <w:rsid w:val="00CF3DF8"/>
    <w:rsid w:val="00CF3EB0"/>
    <w:rsid w:val="00CF3FE5"/>
    <w:rsid w:val="00CF4825"/>
    <w:rsid w:val="00CF4B90"/>
    <w:rsid w:val="00CF6291"/>
    <w:rsid w:val="00CF64BB"/>
    <w:rsid w:val="00CF6D4D"/>
    <w:rsid w:val="00CF6D6E"/>
    <w:rsid w:val="00CF72BE"/>
    <w:rsid w:val="00CF735C"/>
    <w:rsid w:val="00CF764D"/>
    <w:rsid w:val="00CF79BC"/>
    <w:rsid w:val="00CF7BD6"/>
    <w:rsid w:val="00D00015"/>
    <w:rsid w:val="00D00025"/>
    <w:rsid w:val="00D00486"/>
    <w:rsid w:val="00D00926"/>
    <w:rsid w:val="00D009D2"/>
    <w:rsid w:val="00D00C26"/>
    <w:rsid w:val="00D00F5E"/>
    <w:rsid w:val="00D014A6"/>
    <w:rsid w:val="00D0190E"/>
    <w:rsid w:val="00D02022"/>
    <w:rsid w:val="00D0233D"/>
    <w:rsid w:val="00D03013"/>
    <w:rsid w:val="00D0316B"/>
    <w:rsid w:val="00D0355A"/>
    <w:rsid w:val="00D03E01"/>
    <w:rsid w:val="00D03EA3"/>
    <w:rsid w:val="00D03EF3"/>
    <w:rsid w:val="00D03EF6"/>
    <w:rsid w:val="00D03F4B"/>
    <w:rsid w:val="00D041D7"/>
    <w:rsid w:val="00D04203"/>
    <w:rsid w:val="00D043DC"/>
    <w:rsid w:val="00D04630"/>
    <w:rsid w:val="00D04F91"/>
    <w:rsid w:val="00D05934"/>
    <w:rsid w:val="00D05E93"/>
    <w:rsid w:val="00D0603B"/>
    <w:rsid w:val="00D06E1C"/>
    <w:rsid w:val="00D070FB"/>
    <w:rsid w:val="00D07376"/>
    <w:rsid w:val="00D0763F"/>
    <w:rsid w:val="00D07B85"/>
    <w:rsid w:val="00D07D12"/>
    <w:rsid w:val="00D10132"/>
    <w:rsid w:val="00D10631"/>
    <w:rsid w:val="00D109C8"/>
    <w:rsid w:val="00D10F59"/>
    <w:rsid w:val="00D11695"/>
    <w:rsid w:val="00D11DEF"/>
    <w:rsid w:val="00D12574"/>
    <w:rsid w:val="00D128C2"/>
    <w:rsid w:val="00D129D6"/>
    <w:rsid w:val="00D1333C"/>
    <w:rsid w:val="00D13834"/>
    <w:rsid w:val="00D14216"/>
    <w:rsid w:val="00D142D1"/>
    <w:rsid w:val="00D14630"/>
    <w:rsid w:val="00D14B46"/>
    <w:rsid w:val="00D15320"/>
    <w:rsid w:val="00D1550D"/>
    <w:rsid w:val="00D15B3D"/>
    <w:rsid w:val="00D15BE7"/>
    <w:rsid w:val="00D15E9D"/>
    <w:rsid w:val="00D16853"/>
    <w:rsid w:val="00D16C31"/>
    <w:rsid w:val="00D16CFD"/>
    <w:rsid w:val="00D17AA0"/>
    <w:rsid w:val="00D17D11"/>
    <w:rsid w:val="00D17E8E"/>
    <w:rsid w:val="00D20195"/>
    <w:rsid w:val="00D20454"/>
    <w:rsid w:val="00D20F95"/>
    <w:rsid w:val="00D21201"/>
    <w:rsid w:val="00D215B5"/>
    <w:rsid w:val="00D21856"/>
    <w:rsid w:val="00D21976"/>
    <w:rsid w:val="00D21CEB"/>
    <w:rsid w:val="00D21CED"/>
    <w:rsid w:val="00D21ED4"/>
    <w:rsid w:val="00D22027"/>
    <w:rsid w:val="00D228D3"/>
    <w:rsid w:val="00D22AE1"/>
    <w:rsid w:val="00D22B85"/>
    <w:rsid w:val="00D232D1"/>
    <w:rsid w:val="00D232F7"/>
    <w:rsid w:val="00D236A6"/>
    <w:rsid w:val="00D23846"/>
    <w:rsid w:val="00D2389E"/>
    <w:rsid w:val="00D2393F"/>
    <w:rsid w:val="00D243B5"/>
    <w:rsid w:val="00D24B7D"/>
    <w:rsid w:val="00D255B3"/>
    <w:rsid w:val="00D25E20"/>
    <w:rsid w:val="00D26824"/>
    <w:rsid w:val="00D26D44"/>
    <w:rsid w:val="00D27750"/>
    <w:rsid w:val="00D279DD"/>
    <w:rsid w:val="00D27E5A"/>
    <w:rsid w:val="00D27F13"/>
    <w:rsid w:val="00D303DB"/>
    <w:rsid w:val="00D304C3"/>
    <w:rsid w:val="00D30973"/>
    <w:rsid w:val="00D30EB7"/>
    <w:rsid w:val="00D30F27"/>
    <w:rsid w:val="00D31301"/>
    <w:rsid w:val="00D316DB"/>
    <w:rsid w:val="00D32216"/>
    <w:rsid w:val="00D32EC8"/>
    <w:rsid w:val="00D33022"/>
    <w:rsid w:val="00D33129"/>
    <w:rsid w:val="00D334FC"/>
    <w:rsid w:val="00D33D49"/>
    <w:rsid w:val="00D3555D"/>
    <w:rsid w:val="00D35BBC"/>
    <w:rsid w:val="00D35F81"/>
    <w:rsid w:val="00D36038"/>
    <w:rsid w:val="00D360DA"/>
    <w:rsid w:val="00D362FE"/>
    <w:rsid w:val="00D37020"/>
    <w:rsid w:val="00D37291"/>
    <w:rsid w:val="00D37AD8"/>
    <w:rsid w:val="00D401B9"/>
    <w:rsid w:val="00D41813"/>
    <w:rsid w:val="00D41968"/>
    <w:rsid w:val="00D425CB"/>
    <w:rsid w:val="00D42614"/>
    <w:rsid w:val="00D42B44"/>
    <w:rsid w:val="00D42D3E"/>
    <w:rsid w:val="00D42DC9"/>
    <w:rsid w:val="00D433FE"/>
    <w:rsid w:val="00D43615"/>
    <w:rsid w:val="00D43709"/>
    <w:rsid w:val="00D43713"/>
    <w:rsid w:val="00D44110"/>
    <w:rsid w:val="00D44676"/>
    <w:rsid w:val="00D44BC3"/>
    <w:rsid w:val="00D45FFE"/>
    <w:rsid w:val="00D46449"/>
    <w:rsid w:val="00D46F6F"/>
    <w:rsid w:val="00D47796"/>
    <w:rsid w:val="00D47855"/>
    <w:rsid w:val="00D47D31"/>
    <w:rsid w:val="00D47E64"/>
    <w:rsid w:val="00D50A09"/>
    <w:rsid w:val="00D50B80"/>
    <w:rsid w:val="00D514AD"/>
    <w:rsid w:val="00D515DB"/>
    <w:rsid w:val="00D51858"/>
    <w:rsid w:val="00D51B02"/>
    <w:rsid w:val="00D5230A"/>
    <w:rsid w:val="00D52479"/>
    <w:rsid w:val="00D52803"/>
    <w:rsid w:val="00D534A6"/>
    <w:rsid w:val="00D53BEB"/>
    <w:rsid w:val="00D53D0B"/>
    <w:rsid w:val="00D54098"/>
    <w:rsid w:val="00D54342"/>
    <w:rsid w:val="00D54714"/>
    <w:rsid w:val="00D54B0C"/>
    <w:rsid w:val="00D54EDF"/>
    <w:rsid w:val="00D54F8D"/>
    <w:rsid w:val="00D54FF9"/>
    <w:rsid w:val="00D550A3"/>
    <w:rsid w:val="00D55357"/>
    <w:rsid w:val="00D5552D"/>
    <w:rsid w:val="00D563CF"/>
    <w:rsid w:val="00D56FD2"/>
    <w:rsid w:val="00D603BD"/>
    <w:rsid w:val="00D607FF"/>
    <w:rsid w:val="00D60BF7"/>
    <w:rsid w:val="00D60E86"/>
    <w:rsid w:val="00D61176"/>
    <w:rsid w:val="00D61E42"/>
    <w:rsid w:val="00D62E95"/>
    <w:rsid w:val="00D63EFF"/>
    <w:rsid w:val="00D65255"/>
    <w:rsid w:val="00D65409"/>
    <w:rsid w:val="00D66B82"/>
    <w:rsid w:val="00D66F6E"/>
    <w:rsid w:val="00D67287"/>
    <w:rsid w:val="00D676EE"/>
    <w:rsid w:val="00D67A46"/>
    <w:rsid w:val="00D67D6F"/>
    <w:rsid w:val="00D67DBE"/>
    <w:rsid w:val="00D70243"/>
    <w:rsid w:val="00D706B9"/>
    <w:rsid w:val="00D709BC"/>
    <w:rsid w:val="00D71F46"/>
    <w:rsid w:val="00D71F9D"/>
    <w:rsid w:val="00D72308"/>
    <w:rsid w:val="00D73C80"/>
    <w:rsid w:val="00D740EF"/>
    <w:rsid w:val="00D74566"/>
    <w:rsid w:val="00D74654"/>
    <w:rsid w:val="00D74F7D"/>
    <w:rsid w:val="00D7710D"/>
    <w:rsid w:val="00D77478"/>
    <w:rsid w:val="00D77798"/>
    <w:rsid w:val="00D77AFE"/>
    <w:rsid w:val="00D809D1"/>
    <w:rsid w:val="00D81089"/>
    <w:rsid w:val="00D818BB"/>
    <w:rsid w:val="00D818C5"/>
    <w:rsid w:val="00D81EA9"/>
    <w:rsid w:val="00D82994"/>
    <w:rsid w:val="00D82BAA"/>
    <w:rsid w:val="00D82EF0"/>
    <w:rsid w:val="00D82F23"/>
    <w:rsid w:val="00D833EB"/>
    <w:rsid w:val="00D8353F"/>
    <w:rsid w:val="00D836FC"/>
    <w:rsid w:val="00D83720"/>
    <w:rsid w:val="00D83F9B"/>
    <w:rsid w:val="00D84A97"/>
    <w:rsid w:val="00D84DB2"/>
    <w:rsid w:val="00D857EE"/>
    <w:rsid w:val="00D8582A"/>
    <w:rsid w:val="00D85871"/>
    <w:rsid w:val="00D859E4"/>
    <w:rsid w:val="00D85D1D"/>
    <w:rsid w:val="00D860CA"/>
    <w:rsid w:val="00D860DA"/>
    <w:rsid w:val="00D8654C"/>
    <w:rsid w:val="00D8685A"/>
    <w:rsid w:val="00D86CA1"/>
    <w:rsid w:val="00D87A92"/>
    <w:rsid w:val="00D87D0F"/>
    <w:rsid w:val="00D901D4"/>
    <w:rsid w:val="00D903A7"/>
    <w:rsid w:val="00D90F53"/>
    <w:rsid w:val="00D91606"/>
    <w:rsid w:val="00D91B04"/>
    <w:rsid w:val="00D91B9E"/>
    <w:rsid w:val="00D91F20"/>
    <w:rsid w:val="00D92373"/>
    <w:rsid w:val="00D928F5"/>
    <w:rsid w:val="00D938F4"/>
    <w:rsid w:val="00D940C4"/>
    <w:rsid w:val="00D94646"/>
    <w:rsid w:val="00D94A5E"/>
    <w:rsid w:val="00D94AB8"/>
    <w:rsid w:val="00D95295"/>
    <w:rsid w:val="00D955C9"/>
    <w:rsid w:val="00D96B6E"/>
    <w:rsid w:val="00D96D3C"/>
    <w:rsid w:val="00D96FA6"/>
    <w:rsid w:val="00D97642"/>
    <w:rsid w:val="00DA0171"/>
    <w:rsid w:val="00DA052A"/>
    <w:rsid w:val="00DA07F8"/>
    <w:rsid w:val="00DA0AEA"/>
    <w:rsid w:val="00DA0F2F"/>
    <w:rsid w:val="00DA1083"/>
    <w:rsid w:val="00DA108F"/>
    <w:rsid w:val="00DA1540"/>
    <w:rsid w:val="00DA1EDF"/>
    <w:rsid w:val="00DA1F01"/>
    <w:rsid w:val="00DA233F"/>
    <w:rsid w:val="00DA2B86"/>
    <w:rsid w:val="00DA3ED2"/>
    <w:rsid w:val="00DA4021"/>
    <w:rsid w:val="00DA469E"/>
    <w:rsid w:val="00DA4C76"/>
    <w:rsid w:val="00DA5195"/>
    <w:rsid w:val="00DA568B"/>
    <w:rsid w:val="00DA581D"/>
    <w:rsid w:val="00DA5F07"/>
    <w:rsid w:val="00DA6664"/>
    <w:rsid w:val="00DA69BB"/>
    <w:rsid w:val="00DA6D02"/>
    <w:rsid w:val="00DB1530"/>
    <w:rsid w:val="00DB21E8"/>
    <w:rsid w:val="00DB25AF"/>
    <w:rsid w:val="00DB2E34"/>
    <w:rsid w:val="00DB3724"/>
    <w:rsid w:val="00DB3913"/>
    <w:rsid w:val="00DB3F85"/>
    <w:rsid w:val="00DB411E"/>
    <w:rsid w:val="00DB4395"/>
    <w:rsid w:val="00DB4E8F"/>
    <w:rsid w:val="00DB51D2"/>
    <w:rsid w:val="00DB6295"/>
    <w:rsid w:val="00DB6807"/>
    <w:rsid w:val="00DB68C9"/>
    <w:rsid w:val="00DB6AEA"/>
    <w:rsid w:val="00DB6F63"/>
    <w:rsid w:val="00DB6FB2"/>
    <w:rsid w:val="00DB7760"/>
    <w:rsid w:val="00DB79F7"/>
    <w:rsid w:val="00DB7AE7"/>
    <w:rsid w:val="00DC08FD"/>
    <w:rsid w:val="00DC0F5E"/>
    <w:rsid w:val="00DC103A"/>
    <w:rsid w:val="00DC1073"/>
    <w:rsid w:val="00DC11BB"/>
    <w:rsid w:val="00DC11C7"/>
    <w:rsid w:val="00DC1F83"/>
    <w:rsid w:val="00DC2218"/>
    <w:rsid w:val="00DC2697"/>
    <w:rsid w:val="00DC27E4"/>
    <w:rsid w:val="00DC2ABA"/>
    <w:rsid w:val="00DC2B8E"/>
    <w:rsid w:val="00DC3530"/>
    <w:rsid w:val="00DC373E"/>
    <w:rsid w:val="00DC3ACA"/>
    <w:rsid w:val="00DC465D"/>
    <w:rsid w:val="00DC46A3"/>
    <w:rsid w:val="00DC46E4"/>
    <w:rsid w:val="00DC47D5"/>
    <w:rsid w:val="00DC492A"/>
    <w:rsid w:val="00DC5564"/>
    <w:rsid w:val="00DC58CD"/>
    <w:rsid w:val="00DC5E3D"/>
    <w:rsid w:val="00DC622D"/>
    <w:rsid w:val="00DC68F7"/>
    <w:rsid w:val="00DC76C9"/>
    <w:rsid w:val="00DC7A62"/>
    <w:rsid w:val="00DD02A0"/>
    <w:rsid w:val="00DD045F"/>
    <w:rsid w:val="00DD074B"/>
    <w:rsid w:val="00DD07D5"/>
    <w:rsid w:val="00DD1032"/>
    <w:rsid w:val="00DD164E"/>
    <w:rsid w:val="00DD187E"/>
    <w:rsid w:val="00DD1E7B"/>
    <w:rsid w:val="00DD1FDA"/>
    <w:rsid w:val="00DD2611"/>
    <w:rsid w:val="00DD261C"/>
    <w:rsid w:val="00DD3251"/>
    <w:rsid w:val="00DD35E3"/>
    <w:rsid w:val="00DD35F1"/>
    <w:rsid w:val="00DD36B4"/>
    <w:rsid w:val="00DD37F1"/>
    <w:rsid w:val="00DD3B6E"/>
    <w:rsid w:val="00DD412B"/>
    <w:rsid w:val="00DD422A"/>
    <w:rsid w:val="00DD454E"/>
    <w:rsid w:val="00DD495F"/>
    <w:rsid w:val="00DD4C62"/>
    <w:rsid w:val="00DD5652"/>
    <w:rsid w:val="00DD67E5"/>
    <w:rsid w:val="00DD6E7B"/>
    <w:rsid w:val="00DD708A"/>
    <w:rsid w:val="00DD72E5"/>
    <w:rsid w:val="00DE0613"/>
    <w:rsid w:val="00DE082F"/>
    <w:rsid w:val="00DE0F9B"/>
    <w:rsid w:val="00DE0FB9"/>
    <w:rsid w:val="00DE12C0"/>
    <w:rsid w:val="00DE15C4"/>
    <w:rsid w:val="00DE19B2"/>
    <w:rsid w:val="00DE2058"/>
    <w:rsid w:val="00DE2D31"/>
    <w:rsid w:val="00DE3A38"/>
    <w:rsid w:val="00DE493D"/>
    <w:rsid w:val="00DE4EBC"/>
    <w:rsid w:val="00DE4FCB"/>
    <w:rsid w:val="00DE58F0"/>
    <w:rsid w:val="00DE5C65"/>
    <w:rsid w:val="00DE7096"/>
    <w:rsid w:val="00DE72DE"/>
    <w:rsid w:val="00DF0788"/>
    <w:rsid w:val="00DF0A45"/>
    <w:rsid w:val="00DF1545"/>
    <w:rsid w:val="00DF20B6"/>
    <w:rsid w:val="00DF2419"/>
    <w:rsid w:val="00DF27B5"/>
    <w:rsid w:val="00DF2CDB"/>
    <w:rsid w:val="00DF322B"/>
    <w:rsid w:val="00DF3379"/>
    <w:rsid w:val="00DF3A43"/>
    <w:rsid w:val="00DF46BD"/>
    <w:rsid w:val="00DF47FE"/>
    <w:rsid w:val="00DF4D05"/>
    <w:rsid w:val="00DF4D19"/>
    <w:rsid w:val="00DF4DE8"/>
    <w:rsid w:val="00DF5128"/>
    <w:rsid w:val="00DF5178"/>
    <w:rsid w:val="00DF532E"/>
    <w:rsid w:val="00DF5394"/>
    <w:rsid w:val="00DF53CA"/>
    <w:rsid w:val="00DF632D"/>
    <w:rsid w:val="00E0051E"/>
    <w:rsid w:val="00E0069D"/>
    <w:rsid w:val="00E006F7"/>
    <w:rsid w:val="00E00A4D"/>
    <w:rsid w:val="00E011AA"/>
    <w:rsid w:val="00E01CBE"/>
    <w:rsid w:val="00E02142"/>
    <w:rsid w:val="00E023F0"/>
    <w:rsid w:val="00E02BD1"/>
    <w:rsid w:val="00E02C4D"/>
    <w:rsid w:val="00E02C6E"/>
    <w:rsid w:val="00E02D1D"/>
    <w:rsid w:val="00E0358C"/>
    <w:rsid w:val="00E03EFD"/>
    <w:rsid w:val="00E047B4"/>
    <w:rsid w:val="00E054EB"/>
    <w:rsid w:val="00E05CFA"/>
    <w:rsid w:val="00E067F5"/>
    <w:rsid w:val="00E068DA"/>
    <w:rsid w:val="00E06ADB"/>
    <w:rsid w:val="00E06E81"/>
    <w:rsid w:val="00E0713A"/>
    <w:rsid w:val="00E0733F"/>
    <w:rsid w:val="00E07AEA"/>
    <w:rsid w:val="00E07DAA"/>
    <w:rsid w:val="00E07F56"/>
    <w:rsid w:val="00E1063B"/>
    <w:rsid w:val="00E10E46"/>
    <w:rsid w:val="00E1114A"/>
    <w:rsid w:val="00E111FF"/>
    <w:rsid w:val="00E1171B"/>
    <w:rsid w:val="00E11914"/>
    <w:rsid w:val="00E12954"/>
    <w:rsid w:val="00E130D3"/>
    <w:rsid w:val="00E13DBA"/>
    <w:rsid w:val="00E144A0"/>
    <w:rsid w:val="00E148FD"/>
    <w:rsid w:val="00E14B54"/>
    <w:rsid w:val="00E14C7A"/>
    <w:rsid w:val="00E151C0"/>
    <w:rsid w:val="00E153E1"/>
    <w:rsid w:val="00E15458"/>
    <w:rsid w:val="00E15632"/>
    <w:rsid w:val="00E157D4"/>
    <w:rsid w:val="00E15D8C"/>
    <w:rsid w:val="00E15D9E"/>
    <w:rsid w:val="00E162C5"/>
    <w:rsid w:val="00E167FF"/>
    <w:rsid w:val="00E17052"/>
    <w:rsid w:val="00E179BC"/>
    <w:rsid w:val="00E17DD6"/>
    <w:rsid w:val="00E203AB"/>
    <w:rsid w:val="00E20845"/>
    <w:rsid w:val="00E20856"/>
    <w:rsid w:val="00E20DC3"/>
    <w:rsid w:val="00E20E07"/>
    <w:rsid w:val="00E217D4"/>
    <w:rsid w:val="00E21B00"/>
    <w:rsid w:val="00E22586"/>
    <w:rsid w:val="00E22CF4"/>
    <w:rsid w:val="00E2307B"/>
    <w:rsid w:val="00E231E7"/>
    <w:rsid w:val="00E23451"/>
    <w:rsid w:val="00E2356B"/>
    <w:rsid w:val="00E23857"/>
    <w:rsid w:val="00E23D0F"/>
    <w:rsid w:val="00E23E38"/>
    <w:rsid w:val="00E24DF3"/>
    <w:rsid w:val="00E25215"/>
    <w:rsid w:val="00E255C0"/>
    <w:rsid w:val="00E25A36"/>
    <w:rsid w:val="00E25ABE"/>
    <w:rsid w:val="00E25B62"/>
    <w:rsid w:val="00E25FFE"/>
    <w:rsid w:val="00E263C0"/>
    <w:rsid w:val="00E269E1"/>
    <w:rsid w:val="00E2735A"/>
    <w:rsid w:val="00E273D9"/>
    <w:rsid w:val="00E2748B"/>
    <w:rsid w:val="00E27576"/>
    <w:rsid w:val="00E2780E"/>
    <w:rsid w:val="00E302EE"/>
    <w:rsid w:val="00E30941"/>
    <w:rsid w:val="00E31996"/>
    <w:rsid w:val="00E31C90"/>
    <w:rsid w:val="00E321A6"/>
    <w:rsid w:val="00E32632"/>
    <w:rsid w:val="00E32A90"/>
    <w:rsid w:val="00E32CD9"/>
    <w:rsid w:val="00E32DA6"/>
    <w:rsid w:val="00E3331E"/>
    <w:rsid w:val="00E33660"/>
    <w:rsid w:val="00E33698"/>
    <w:rsid w:val="00E3371E"/>
    <w:rsid w:val="00E33B79"/>
    <w:rsid w:val="00E34074"/>
    <w:rsid w:val="00E3420A"/>
    <w:rsid w:val="00E342D7"/>
    <w:rsid w:val="00E34437"/>
    <w:rsid w:val="00E3464B"/>
    <w:rsid w:val="00E3468D"/>
    <w:rsid w:val="00E34885"/>
    <w:rsid w:val="00E35549"/>
    <w:rsid w:val="00E3639C"/>
    <w:rsid w:val="00E3672F"/>
    <w:rsid w:val="00E3744B"/>
    <w:rsid w:val="00E378B7"/>
    <w:rsid w:val="00E37C94"/>
    <w:rsid w:val="00E37C9C"/>
    <w:rsid w:val="00E37E5F"/>
    <w:rsid w:val="00E4031D"/>
    <w:rsid w:val="00E403CE"/>
    <w:rsid w:val="00E407CF"/>
    <w:rsid w:val="00E40CF3"/>
    <w:rsid w:val="00E410B7"/>
    <w:rsid w:val="00E41836"/>
    <w:rsid w:val="00E41AD4"/>
    <w:rsid w:val="00E41C5E"/>
    <w:rsid w:val="00E42E79"/>
    <w:rsid w:val="00E42FB3"/>
    <w:rsid w:val="00E433C9"/>
    <w:rsid w:val="00E43EA2"/>
    <w:rsid w:val="00E43FC5"/>
    <w:rsid w:val="00E443FF"/>
    <w:rsid w:val="00E4516C"/>
    <w:rsid w:val="00E463D0"/>
    <w:rsid w:val="00E46AAD"/>
    <w:rsid w:val="00E46AE8"/>
    <w:rsid w:val="00E46B67"/>
    <w:rsid w:val="00E47072"/>
    <w:rsid w:val="00E4710B"/>
    <w:rsid w:val="00E4772F"/>
    <w:rsid w:val="00E477D2"/>
    <w:rsid w:val="00E47DCA"/>
    <w:rsid w:val="00E50319"/>
    <w:rsid w:val="00E503C8"/>
    <w:rsid w:val="00E503D7"/>
    <w:rsid w:val="00E5067D"/>
    <w:rsid w:val="00E50F76"/>
    <w:rsid w:val="00E5134C"/>
    <w:rsid w:val="00E514B9"/>
    <w:rsid w:val="00E51889"/>
    <w:rsid w:val="00E51AEC"/>
    <w:rsid w:val="00E52430"/>
    <w:rsid w:val="00E5270A"/>
    <w:rsid w:val="00E52C3A"/>
    <w:rsid w:val="00E53302"/>
    <w:rsid w:val="00E538AE"/>
    <w:rsid w:val="00E53A33"/>
    <w:rsid w:val="00E53DF9"/>
    <w:rsid w:val="00E53E3A"/>
    <w:rsid w:val="00E543E4"/>
    <w:rsid w:val="00E54445"/>
    <w:rsid w:val="00E546DF"/>
    <w:rsid w:val="00E54CF7"/>
    <w:rsid w:val="00E54D7A"/>
    <w:rsid w:val="00E552FE"/>
    <w:rsid w:val="00E55546"/>
    <w:rsid w:val="00E55C2A"/>
    <w:rsid w:val="00E55F2F"/>
    <w:rsid w:val="00E56949"/>
    <w:rsid w:val="00E56BE1"/>
    <w:rsid w:val="00E57073"/>
    <w:rsid w:val="00E5737A"/>
    <w:rsid w:val="00E60961"/>
    <w:rsid w:val="00E609F1"/>
    <w:rsid w:val="00E61E34"/>
    <w:rsid w:val="00E62E2E"/>
    <w:rsid w:val="00E634B2"/>
    <w:rsid w:val="00E63ABA"/>
    <w:rsid w:val="00E63DF1"/>
    <w:rsid w:val="00E641B8"/>
    <w:rsid w:val="00E64B6D"/>
    <w:rsid w:val="00E64D45"/>
    <w:rsid w:val="00E64EA9"/>
    <w:rsid w:val="00E64FB0"/>
    <w:rsid w:val="00E652E2"/>
    <w:rsid w:val="00E658E0"/>
    <w:rsid w:val="00E66264"/>
    <w:rsid w:val="00E66376"/>
    <w:rsid w:val="00E669A1"/>
    <w:rsid w:val="00E66F4B"/>
    <w:rsid w:val="00E6702A"/>
    <w:rsid w:val="00E67CE7"/>
    <w:rsid w:val="00E67DCB"/>
    <w:rsid w:val="00E70099"/>
    <w:rsid w:val="00E70549"/>
    <w:rsid w:val="00E7067C"/>
    <w:rsid w:val="00E70F89"/>
    <w:rsid w:val="00E71173"/>
    <w:rsid w:val="00E71445"/>
    <w:rsid w:val="00E71821"/>
    <w:rsid w:val="00E71BBF"/>
    <w:rsid w:val="00E71BFD"/>
    <w:rsid w:val="00E72B45"/>
    <w:rsid w:val="00E72BE5"/>
    <w:rsid w:val="00E72C3B"/>
    <w:rsid w:val="00E72D47"/>
    <w:rsid w:val="00E731B6"/>
    <w:rsid w:val="00E73D1B"/>
    <w:rsid w:val="00E74AE9"/>
    <w:rsid w:val="00E75647"/>
    <w:rsid w:val="00E75832"/>
    <w:rsid w:val="00E75D89"/>
    <w:rsid w:val="00E760B9"/>
    <w:rsid w:val="00E76B54"/>
    <w:rsid w:val="00E76E94"/>
    <w:rsid w:val="00E77490"/>
    <w:rsid w:val="00E77723"/>
    <w:rsid w:val="00E77B92"/>
    <w:rsid w:val="00E77C60"/>
    <w:rsid w:val="00E77E4C"/>
    <w:rsid w:val="00E77F7F"/>
    <w:rsid w:val="00E77FC1"/>
    <w:rsid w:val="00E8027B"/>
    <w:rsid w:val="00E80728"/>
    <w:rsid w:val="00E808C8"/>
    <w:rsid w:val="00E80927"/>
    <w:rsid w:val="00E80A00"/>
    <w:rsid w:val="00E80ABB"/>
    <w:rsid w:val="00E80BF0"/>
    <w:rsid w:val="00E80D99"/>
    <w:rsid w:val="00E812D9"/>
    <w:rsid w:val="00E819EE"/>
    <w:rsid w:val="00E81AAF"/>
    <w:rsid w:val="00E82585"/>
    <w:rsid w:val="00E82623"/>
    <w:rsid w:val="00E8373F"/>
    <w:rsid w:val="00E83E2D"/>
    <w:rsid w:val="00E84160"/>
    <w:rsid w:val="00E848E7"/>
    <w:rsid w:val="00E85383"/>
    <w:rsid w:val="00E854F5"/>
    <w:rsid w:val="00E8563B"/>
    <w:rsid w:val="00E85820"/>
    <w:rsid w:val="00E85AC9"/>
    <w:rsid w:val="00E85B78"/>
    <w:rsid w:val="00E85C84"/>
    <w:rsid w:val="00E85F91"/>
    <w:rsid w:val="00E860A5"/>
    <w:rsid w:val="00E864C8"/>
    <w:rsid w:val="00E875B2"/>
    <w:rsid w:val="00E875F4"/>
    <w:rsid w:val="00E8799F"/>
    <w:rsid w:val="00E905EA"/>
    <w:rsid w:val="00E90AFC"/>
    <w:rsid w:val="00E91264"/>
    <w:rsid w:val="00E914AE"/>
    <w:rsid w:val="00E919CA"/>
    <w:rsid w:val="00E91D64"/>
    <w:rsid w:val="00E920BC"/>
    <w:rsid w:val="00E927F1"/>
    <w:rsid w:val="00E92D0C"/>
    <w:rsid w:val="00E92D94"/>
    <w:rsid w:val="00E92FE6"/>
    <w:rsid w:val="00E9311D"/>
    <w:rsid w:val="00E933AB"/>
    <w:rsid w:val="00E94225"/>
    <w:rsid w:val="00E9425B"/>
    <w:rsid w:val="00E9440A"/>
    <w:rsid w:val="00E945BE"/>
    <w:rsid w:val="00E94F21"/>
    <w:rsid w:val="00E95073"/>
    <w:rsid w:val="00E9586F"/>
    <w:rsid w:val="00E959EB"/>
    <w:rsid w:val="00E95C61"/>
    <w:rsid w:val="00E967D6"/>
    <w:rsid w:val="00E969C2"/>
    <w:rsid w:val="00E96A11"/>
    <w:rsid w:val="00E96CE7"/>
    <w:rsid w:val="00E97433"/>
    <w:rsid w:val="00E9786E"/>
    <w:rsid w:val="00EA06D3"/>
    <w:rsid w:val="00EA089C"/>
    <w:rsid w:val="00EA0A2F"/>
    <w:rsid w:val="00EA0AA1"/>
    <w:rsid w:val="00EA0AC9"/>
    <w:rsid w:val="00EA0EB5"/>
    <w:rsid w:val="00EA1438"/>
    <w:rsid w:val="00EA1B78"/>
    <w:rsid w:val="00EA23E0"/>
    <w:rsid w:val="00EA2BDA"/>
    <w:rsid w:val="00EA2CDB"/>
    <w:rsid w:val="00EA2D0D"/>
    <w:rsid w:val="00EA31F0"/>
    <w:rsid w:val="00EA3B23"/>
    <w:rsid w:val="00EA4344"/>
    <w:rsid w:val="00EA4DDB"/>
    <w:rsid w:val="00EA54AB"/>
    <w:rsid w:val="00EA5645"/>
    <w:rsid w:val="00EA58B0"/>
    <w:rsid w:val="00EA5932"/>
    <w:rsid w:val="00EA622D"/>
    <w:rsid w:val="00EA65E4"/>
    <w:rsid w:val="00EA7865"/>
    <w:rsid w:val="00EA79B9"/>
    <w:rsid w:val="00EA7BDE"/>
    <w:rsid w:val="00EB01A1"/>
    <w:rsid w:val="00EB025B"/>
    <w:rsid w:val="00EB05F2"/>
    <w:rsid w:val="00EB0E82"/>
    <w:rsid w:val="00EB12DA"/>
    <w:rsid w:val="00EB152A"/>
    <w:rsid w:val="00EB160A"/>
    <w:rsid w:val="00EB16DB"/>
    <w:rsid w:val="00EB1919"/>
    <w:rsid w:val="00EB277D"/>
    <w:rsid w:val="00EB2895"/>
    <w:rsid w:val="00EB2C4A"/>
    <w:rsid w:val="00EB3051"/>
    <w:rsid w:val="00EB3795"/>
    <w:rsid w:val="00EB3AB6"/>
    <w:rsid w:val="00EB3CD6"/>
    <w:rsid w:val="00EB4445"/>
    <w:rsid w:val="00EB4B71"/>
    <w:rsid w:val="00EB4BFC"/>
    <w:rsid w:val="00EB4DB0"/>
    <w:rsid w:val="00EB4FEC"/>
    <w:rsid w:val="00EB516B"/>
    <w:rsid w:val="00EB531D"/>
    <w:rsid w:val="00EB5825"/>
    <w:rsid w:val="00EB58E2"/>
    <w:rsid w:val="00EB5968"/>
    <w:rsid w:val="00EB5F82"/>
    <w:rsid w:val="00EB631A"/>
    <w:rsid w:val="00EB64A8"/>
    <w:rsid w:val="00EB659E"/>
    <w:rsid w:val="00EB65D8"/>
    <w:rsid w:val="00EB6910"/>
    <w:rsid w:val="00EB6AE4"/>
    <w:rsid w:val="00EB6E37"/>
    <w:rsid w:val="00EB73B0"/>
    <w:rsid w:val="00EB77A2"/>
    <w:rsid w:val="00EB7A33"/>
    <w:rsid w:val="00EB7DF7"/>
    <w:rsid w:val="00EC063E"/>
    <w:rsid w:val="00EC0640"/>
    <w:rsid w:val="00EC0A85"/>
    <w:rsid w:val="00EC0B6D"/>
    <w:rsid w:val="00EC2119"/>
    <w:rsid w:val="00EC2816"/>
    <w:rsid w:val="00EC2866"/>
    <w:rsid w:val="00EC2F3D"/>
    <w:rsid w:val="00EC33C1"/>
    <w:rsid w:val="00EC3438"/>
    <w:rsid w:val="00EC3CAD"/>
    <w:rsid w:val="00EC42C1"/>
    <w:rsid w:val="00EC4465"/>
    <w:rsid w:val="00EC4990"/>
    <w:rsid w:val="00EC4BB9"/>
    <w:rsid w:val="00EC4F0B"/>
    <w:rsid w:val="00EC4F8A"/>
    <w:rsid w:val="00EC5589"/>
    <w:rsid w:val="00EC5633"/>
    <w:rsid w:val="00EC6241"/>
    <w:rsid w:val="00EC62F4"/>
    <w:rsid w:val="00EC6754"/>
    <w:rsid w:val="00EC6E92"/>
    <w:rsid w:val="00EC6E94"/>
    <w:rsid w:val="00EC70F6"/>
    <w:rsid w:val="00EC7378"/>
    <w:rsid w:val="00ED0105"/>
    <w:rsid w:val="00ED034D"/>
    <w:rsid w:val="00ED0791"/>
    <w:rsid w:val="00ED11E8"/>
    <w:rsid w:val="00ED1600"/>
    <w:rsid w:val="00ED1612"/>
    <w:rsid w:val="00ED1E7F"/>
    <w:rsid w:val="00ED1F05"/>
    <w:rsid w:val="00ED1F75"/>
    <w:rsid w:val="00ED2105"/>
    <w:rsid w:val="00ED24B6"/>
    <w:rsid w:val="00ED24BE"/>
    <w:rsid w:val="00ED2F62"/>
    <w:rsid w:val="00ED32C8"/>
    <w:rsid w:val="00ED345B"/>
    <w:rsid w:val="00ED34B8"/>
    <w:rsid w:val="00ED35DD"/>
    <w:rsid w:val="00ED41E0"/>
    <w:rsid w:val="00ED452F"/>
    <w:rsid w:val="00ED46AF"/>
    <w:rsid w:val="00ED4B23"/>
    <w:rsid w:val="00ED4C5A"/>
    <w:rsid w:val="00ED4FBA"/>
    <w:rsid w:val="00ED5131"/>
    <w:rsid w:val="00ED5EC2"/>
    <w:rsid w:val="00ED66CD"/>
    <w:rsid w:val="00ED6C7C"/>
    <w:rsid w:val="00ED7120"/>
    <w:rsid w:val="00EE007C"/>
    <w:rsid w:val="00EE0442"/>
    <w:rsid w:val="00EE07E7"/>
    <w:rsid w:val="00EE1524"/>
    <w:rsid w:val="00EE153B"/>
    <w:rsid w:val="00EE18F2"/>
    <w:rsid w:val="00EE2096"/>
    <w:rsid w:val="00EE2133"/>
    <w:rsid w:val="00EE2330"/>
    <w:rsid w:val="00EE29B3"/>
    <w:rsid w:val="00EE2DB7"/>
    <w:rsid w:val="00EE2DCD"/>
    <w:rsid w:val="00EE31CD"/>
    <w:rsid w:val="00EE3DEB"/>
    <w:rsid w:val="00EE4451"/>
    <w:rsid w:val="00EE45B0"/>
    <w:rsid w:val="00EE4643"/>
    <w:rsid w:val="00EE48A1"/>
    <w:rsid w:val="00EE4E65"/>
    <w:rsid w:val="00EE4FF6"/>
    <w:rsid w:val="00EE51EF"/>
    <w:rsid w:val="00EE54C9"/>
    <w:rsid w:val="00EE5559"/>
    <w:rsid w:val="00EE6486"/>
    <w:rsid w:val="00EE680C"/>
    <w:rsid w:val="00EE6CFE"/>
    <w:rsid w:val="00EE6F2E"/>
    <w:rsid w:val="00EE76A5"/>
    <w:rsid w:val="00EE7A17"/>
    <w:rsid w:val="00EE7BF8"/>
    <w:rsid w:val="00EE7D5A"/>
    <w:rsid w:val="00EF0174"/>
    <w:rsid w:val="00EF02DA"/>
    <w:rsid w:val="00EF07A2"/>
    <w:rsid w:val="00EF0870"/>
    <w:rsid w:val="00EF08D8"/>
    <w:rsid w:val="00EF10A2"/>
    <w:rsid w:val="00EF119D"/>
    <w:rsid w:val="00EF16C4"/>
    <w:rsid w:val="00EF234A"/>
    <w:rsid w:val="00EF2D58"/>
    <w:rsid w:val="00EF3FA0"/>
    <w:rsid w:val="00EF44A9"/>
    <w:rsid w:val="00EF4529"/>
    <w:rsid w:val="00EF4E7D"/>
    <w:rsid w:val="00EF50BF"/>
    <w:rsid w:val="00EF50FF"/>
    <w:rsid w:val="00EF53B6"/>
    <w:rsid w:val="00EF5A06"/>
    <w:rsid w:val="00EF60DE"/>
    <w:rsid w:val="00EF6380"/>
    <w:rsid w:val="00EF64C5"/>
    <w:rsid w:val="00EF6872"/>
    <w:rsid w:val="00EF6A1C"/>
    <w:rsid w:val="00EF6B20"/>
    <w:rsid w:val="00EF71B4"/>
    <w:rsid w:val="00EF72E6"/>
    <w:rsid w:val="00EF744A"/>
    <w:rsid w:val="00EF7A88"/>
    <w:rsid w:val="00EF7C08"/>
    <w:rsid w:val="00F00D27"/>
    <w:rsid w:val="00F00FD5"/>
    <w:rsid w:val="00F017EE"/>
    <w:rsid w:val="00F01808"/>
    <w:rsid w:val="00F024C9"/>
    <w:rsid w:val="00F02849"/>
    <w:rsid w:val="00F02D07"/>
    <w:rsid w:val="00F0315A"/>
    <w:rsid w:val="00F03334"/>
    <w:rsid w:val="00F03615"/>
    <w:rsid w:val="00F03819"/>
    <w:rsid w:val="00F03C63"/>
    <w:rsid w:val="00F044F3"/>
    <w:rsid w:val="00F048C7"/>
    <w:rsid w:val="00F04CBF"/>
    <w:rsid w:val="00F04F10"/>
    <w:rsid w:val="00F057BD"/>
    <w:rsid w:val="00F06150"/>
    <w:rsid w:val="00F06720"/>
    <w:rsid w:val="00F06925"/>
    <w:rsid w:val="00F06DB0"/>
    <w:rsid w:val="00F06E0D"/>
    <w:rsid w:val="00F0734D"/>
    <w:rsid w:val="00F101A3"/>
    <w:rsid w:val="00F1084F"/>
    <w:rsid w:val="00F11005"/>
    <w:rsid w:val="00F11AAA"/>
    <w:rsid w:val="00F11AD0"/>
    <w:rsid w:val="00F11D9A"/>
    <w:rsid w:val="00F11ED8"/>
    <w:rsid w:val="00F1215B"/>
    <w:rsid w:val="00F12ACE"/>
    <w:rsid w:val="00F12C32"/>
    <w:rsid w:val="00F13547"/>
    <w:rsid w:val="00F139CB"/>
    <w:rsid w:val="00F13DD0"/>
    <w:rsid w:val="00F141FB"/>
    <w:rsid w:val="00F151E8"/>
    <w:rsid w:val="00F154F2"/>
    <w:rsid w:val="00F16817"/>
    <w:rsid w:val="00F1705C"/>
    <w:rsid w:val="00F17FAB"/>
    <w:rsid w:val="00F20546"/>
    <w:rsid w:val="00F2059C"/>
    <w:rsid w:val="00F2073B"/>
    <w:rsid w:val="00F2159B"/>
    <w:rsid w:val="00F21C1B"/>
    <w:rsid w:val="00F22694"/>
    <w:rsid w:val="00F227ED"/>
    <w:rsid w:val="00F23527"/>
    <w:rsid w:val="00F23C5D"/>
    <w:rsid w:val="00F2459E"/>
    <w:rsid w:val="00F24916"/>
    <w:rsid w:val="00F24989"/>
    <w:rsid w:val="00F25242"/>
    <w:rsid w:val="00F257EF"/>
    <w:rsid w:val="00F25B19"/>
    <w:rsid w:val="00F25BBC"/>
    <w:rsid w:val="00F26C79"/>
    <w:rsid w:val="00F27C08"/>
    <w:rsid w:val="00F30C5F"/>
    <w:rsid w:val="00F30EBE"/>
    <w:rsid w:val="00F30F2E"/>
    <w:rsid w:val="00F311B2"/>
    <w:rsid w:val="00F31585"/>
    <w:rsid w:val="00F315B6"/>
    <w:rsid w:val="00F31A38"/>
    <w:rsid w:val="00F31DBF"/>
    <w:rsid w:val="00F323F8"/>
    <w:rsid w:val="00F32550"/>
    <w:rsid w:val="00F329A8"/>
    <w:rsid w:val="00F32C6D"/>
    <w:rsid w:val="00F333EF"/>
    <w:rsid w:val="00F338AD"/>
    <w:rsid w:val="00F33F3F"/>
    <w:rsid w:val="00F34522"/>
    <w:rsid w:val="00F34C4A"/>
    <w:rsid w:val="00F3523F"/>
    <w:rsid w:val="00F353A9"/>
    <w:rsid w:val="00F35956"/>
    <w:rsid w:val="00F35E62"/>
    <w:rsid w:val="00F360E4"/>
    <w:rsid w:val="00F36149"/>
    <w:rsid w:val="00F3649A"/>
    <w:rsid w:val="00F378A7"/>
    <w:rsid w:val="00F37C84"/>
    <w:rsid w:val="00F40166"/>
    <w:rsid w:val="00F406D9"/>
    <w:rsid w:val="00F407B3"/>
    <w:rsid w:val="00F40E3D"/>
    <w:rsid w:val="00F410CA"/>
    <w:rsid w:val="00F41C1D"/>
    <w:rsid w:val="00F42BD6"/>
    <w:rsid w:val="00F435F7"/>
    <w:rsid w:val="00F436EB"/>
    <w:rsid w:val="00F439F3"/>
    <w:rsid w:val="00F43C7C"/>
    <w:rsid w:val="00F44199"/>
    <w:rsid w:val="00F44379"/>
    <w:rsid w:val="00F4489C"/>
    <w:rsid w:val="00F45394"/>
    <w:rsid w:val="00F4546D"/>
    <w:rsid w:val="00F45577"/>
    <w:rsid w:val="00F459B5"/>
    <w:rsid w:val="00F45C33"/>
    <w:rsid w:val="00F463AE"/>
    <w:rsid w:val="00F4667B"/>
    <w:rsid w:val="00F46AAA"/>
    <w:rsid w:val="00F470BD"/>
    <w:rsid w:val="00F47176"/>
    <w:rsid w:val="00F47526"/>
    <w:rsid w:val="00F478B4"/>
    <w:rsid w:val="00F47C65"/>
    <w:rsid w:val="00F507C7"/>
    <w:rsid w:val="00F50A32"/>
    <w:rsid w:val="00F517A5"/>
    <w:rsid w:val="00F52797"/>
    <w:rsid w:val="00F529C3"/>
    <w:rsid w:val="00F52BE8"/>
    <w:rsid w:val="00F52F38"/>
    <w:rsid w:val="00F532FD"/>
    <w:rsid w:val="00F534D8"/>
    <w:rsid w:val="00F5381D"/>
    <w:rsid w:val="00F538F7"/>
    <w:rsid w:val="00F54017"/>
    <w:rsid w:val="00F54534"/>
    <w:rsid w:val="00F54BA7"/>
    <w:rsid w:val="00F54E46"/>
    <w:rsid w:val="00F5517A"/>
    <w:rsid w:val="00F5525E"/>
    <w:rsid w:val="00F55370"/>
    <w:rsid w:val="00F5563A"/>
    <w:rsid w:val="00F558FE"/>
    <w:rsid w:val="00F55917"/>
    <w:rsid w:val="00F55BD6"/>
    <w:rsid w:val="00F55CB0"/>
    <w:rsid w:val="00F55D87"/>
    <w:rsid w:val="00F5610D"/>
    <w:rsid w:val="00F5683E"/>
    <w:rsid w:val="00F56E68"/>
    <w:rsid w:val="00F56FE0"/>
    <w:rsid w:val="00F575FC"/>
    <w:rsid w:val="00F576C5"/>
    <w:rsid w:val="00F6007D"/>
    <w:rsid w:val="00F60479"/>
    <w:rsid w:val="00F60AED"/>
    <w:rsid w:val="00F60B8E"/>
    <w:rsid w:val="00F60D5C"/>
    <w:rsid w:val="00F60E2C"/>
    <w:rsid w:val="00F61B63"/>
    <w:rsid w:val="00F61EB4"/>
    <w:rsid w:val="00F63875"/>
    <w:rsid w:val="00F6395F"/>
    <w:rsid w:val="00F646E3"/>
    <w:rsid w:val="00F650ED"/>
    <w:rsid w:val="00F6568C"/>
    <w:rsid w:val="00F658A9"/>
    <w:rsid w:val="00F65B4D"/>
    <w:rsid w:val="00F6667D"/>
    <w:rsid w:val="00F673D0"/>
    <w:rsid w:val="00F67D65"/>
    <w:rsid w:val="00F702A8"/>
    <w:rsid w:val="00F70510"/>
    <w:rsid w:val="00F70519"/>
    <w:rsid w:val="00F70542"/>
    <w:rsid w:val="00F70F54"/>
    <w:rsid w:val="00F7125F"/>
    <w:rsid w:val="00F71797"/>
    <w:rsid w:val="00F71DE2"/>
    <w:rsid w:val="00F7207C"/>
    <w:rsid w:val="00F729E3"/>
    <w:rsid w:val="00F72D52"/>
    <w:rsid w:val="00F730A3"/>
    <w:rsid w:val="00F7399F"/>
    <w:rsid w:val="00F73D8F"/>
    <w:rsid w:val="00F73E55"/>
    <w:rsid w:val="00F74CA2"/>
    <w:rsid w:val="00F7526A"/>
    <w:rsid w:val="00F76090"/>
    <w:rsid w:val="00F7647B"/>
    <w:rsid w:val="00F76520"/>
    <w:rsid w:val="00F76623"/>
    <w:rsid w:val="00F76637"/>
    <w:rsid w:val="00F7690C"/>
    <w:rsid w:val="00F76BE0"/>
    <w:rsid w:val="00F76CDA"/>
    <w:rsid w:val="00F77122"/>
    <w:rsid w:val="00F7782B"/>
    <w:rsid w:val="00F77B6F"/>
    <w:rsid w:val="00F77D97"/>
    <w:rsid w:val="00F80074"/>
    <w:rsid w:val="00F805F0"/>
    <w:rsid w:val="00F8081D"/>
    <w:rsid w:val="00F80D9D"/>
    <w:rsid w:val="00F82356"/>
    <w:rsid w:val="00F82711"/>
    <w:rsid w:val="00F83122"/>
    <w:rsid w:val="00F83160"/>
    <w:rsid w:val="00F835BB"/>
    <w:rsid w:val="00F83842"/>
    <w:rsid w:val="00F838CE"/>
    <w:rsid w:val="00F83DC0"/>
    <w:rsid w:val="00F843E9"/>
    <w:rsid w:val="00F85105"/>
    <w:rsid w:val="00F852C1"/>
    <w:rsid w:val="00F85518"/>
    <w:rsid w:val="00F85604"/>
    <w:rsid w:val="00F85BD8"/>
    <w:rsid w:val="00F85E7C"/>
    <w:rsid w:val="00F861AD"/>
    <w:rsid w:val="00F86760"/>
    <w:rsid w:val="00F87942"/>
    <w:rsid w:val="00F87ABC"/>
    <w:rsid w:val="00F90AE7"/>
    <w:rsid w:val="00F90DA9"/>
    <w:rsid w:val="00F91336"/>
    <w:rsid w:val="00F91793"/>
    <w:rsid w:val="00F919A4"/>
    <w:rsid w:val="00F91C54"/>
    <w:rsid w:val="00F91EFB"/>
    <w:rsid w:val="00F91F76"/>
    <w:rsid w:val="00F921CB"/>
    <w:rsid w:val="00F9229C"/>
    <w:rsid w:val="00F9268E"/>
    <w:rsid w:val="00F92DCC"/>
    <w:rsid w:val="00F92E38"/>
    <w:rsid w:val="00F93CFE"/>
    <w:rsid w:val="00F93EC2"/>
    <w:rsid w:val="00F942C0"/>
    <w:rsid w:val="00F94460"/>
    <w:rsid w:val="00F9536B"/>
    <w:rsid w:val="00F955CB"/>
    <w:rsid w:val="00F964E0"/>
    <w:rsid w:val="00F96772"/>
    <w:rsid w:val="00F971FD"/>
    <w:rsid w:val="00F97A7F"/>
    <w:rsid w:val="00F97B3D"/>
    <w:rsid w:val="00F97BAD"/>
    <w:rsid w:val="00FA0438"/>
    <w:rsid w:val="00FA07AD"/>
    <w:rsid w:val="00FA0DDF"/>
    <w:rsid w:val="00FA12D2"/>
    <w:rsid w:val="00FA160D"/>
    <w:rsid w:val="00FA16BA"/>
    <w:rsid w:val="00FA21C1"/>
    <w:rsid w:val="00FA2E01"/>
    <w:rsid w:val="00FA2E94"/>
    <w:rsid w:val="00FA3782"/>
    <w:rsid w:val="00FA3A6C"/>
    <w:rsid w:val="00FA3BC2"/>
    <w:rsid w:val="00FA3FB3"/>
    <w:rsid w:val="00FA4178"/>
    <w:rsid w:val="00FA43DF"/>
    <w:rsid w:val="00FA4663"/>
    <w:rsid w:val="00FA4D16"/>
    <w:rsid w:val="00FA4FBC"/>
    <w:rsid w:val="00FA5CC9"/>
    <w:rsid w:val="00FA5F7A"/>
    <w:rsid w:val="00FA66D0"/>
    <w:rsid w:val="00FA67F0"/>
    <w:rsid w:val="00FA6D89"/>
    <w:rsid w:val="00FA7040"/>
    <w:rsid w:val="00FA72F0"/>
    <w:rsid w:val="00FA761C"/>
    <w:rsid w:val="00FA7739"/>
    <w:rsid w:val="00FB01B4"/>
    <w:rsid w:val="00FB1099"/>
    <w:rsid w:val="00FB1218"/>
    <w:rsid w:val="00FB16B9"/>
    <w:rsid w:val="00FB1AEB"/>
    <w:rsid w:val="00FB1E30"/>
    <w:rsid w:val="00FB1EE5"/>
    <w:rsid w:val="00FB2527"/>
    <w:rsid w:val="00FB25C0"/>
    <w:rsid w:val="00FB27DA"/>
    <w:rsid w:val="00FB3044"/>
    <w:rsid w:val="00FB3AC5"/>
    <w:rsid w:val="00FB3B28"/>
    <w:rsid w:val="00FB4840"/>
    <w:rsid w:val="00FB4CEF"/>
    <w:rsid w:val="00FB4EAB"/>
    <w:rsid w:val="00FB5014"/>
    <w:rsid w:val="00FB5089"/>
    <w:rsid w:val="00FB552D"/>
    <w:rsid w:val="00FB56C9"/>
    <w:rsid w:val="00FB58D0"/>
    <w:rsid w:val="00FB5D4D"/>
    <w:rsid w:val="00FB6051"/>
    <w:rsid w:val="00FB6F51"/>
    <w:rsid w:val="00FB724D"/>
    <w:rsid w:val="00FB77FF"/>
    <w:rsid w:val="00FB7E83"/>
    <w:rsid w:val="00FC03DD"/>
    <w:rsid w:val="00FC0697"/>
    <w:rsid w:val="00FC1055"/>
    <w:rsid w:val="00FC1127"/>
    <w:rsid w:val="00FC1965"/>
    <w:rsid w:val="00FC1A71"/>
    <w:rsid w:val="00FC1D86"/>
    <w:rsid w:val="00FC22E3"/>
    <w:rsid w:val="00FC2C54"/>
    <w:rsid w:val="00FC3234"/>
    <w:rsid w:val="00FC32EE"/>
    <w:rsid w:val="00FC47AF"/>
    <w:rsid w:val="00FC4859"/>
    <w:rsid w:val="00FC48DA"/>
    <w:rsid w:val="00FC4935"/>
    <w:rsid w:val="00FC4FF4"/>
    <w:rsid w:val="00FC577A"/>
    <w:rsid w:val="00FC588A"/>
    <w:rsid w:val="00FC66D0"/>
    <w:rsid w:val="00FC67BA"/>
    <w:rsid w:val="00FC6C0F"/>
    <w:rsid w:val="00FC6F8A"/>
    <w:rsid w:val="00FC75C0"/>
    <w:rsid w:val="00FD026D"/>
    <w:rsid w:val="00FD112A"/>
    <w:rsid w:val="00FD16B1"/>
    <w:rsid w:val="00FD1C1C"/>
    <w:rsid w:val="00FD20D3"/>
    <w:rsid w:val="00FD2E20"/>
    <w:rsid w:val="00FD2E76"/>
    <w:rsid w:val="00FD3321"/>
    <w:rsid w:val="00FD3C2A"/>
    <w:rsid w:val="00FD3CB9"/>
    <w:rsid w:val="00FD3F0D"/>
    <w:rsid w:val="00FD4CC3"/>
    <w:rsid w:val="00FD5064"/>
    <w:rsid w:val="00FD5286"/>
    <w:rsid w:val="00FD5713"/>
    <w:rsid w:val="00FD57B2"/>
    <w:rsid w:val="00FD5811"/>
    <w:rsid w:val="00FD586B"/>
    <w:rsid w:val="00FD58E1"/>
    <w:rsid w:val="00FD5C47"/>
    <w:rsid w:val="00FD5D2A"/>
    <w:rsid w:val="00FD5D64"/>
    <w:rsid w:val="00FD62E6"/>
    <w:rsid w:val="00FD645E"/>
    <w:rsid w:val="00FD665D"/>
    <w:rsid w:val="00FD6A7E"/>
    <w:rsid w:val="00FD6C04"/>
    <w:rsid w:val="00FD72E1"/>
    <w:rsid w:val="00FD7708"/>
    <w:rsid w:val="00FE031E"/>
    <w:rsid w:val="00FE0686"/>
    <w:rsid w:val="00FE15F7"/>
    <w:rsid w:val="00FE167F"/>
    <w:rsid w:val="00FE16DC"/>
    <w:rsid w:val="00FE19B7"/>
    <w:rsid w:val="00FE1A56"/>
    <w:rsid w:val="00FE1D90"/>
    <w:rsid w:val="00FE201E"/>
    <w:rsid w:val="00FE2DC7"/>
    <w:rsid w:val="00FE384B"/>
    <w:rsid w:val="00FE3AF9"/>
    <w:rsid w:val="00FE3B01"/>
    <w:rsid w:val="00FE4A42"/>
    <w:rsid w:val="00FE4E57"/>
    <w:rsid w:val="00FE5CC9"/>
    <w:rsid w:val="00FE610A"/>
    <w:rsid w:val="00FE6573"/>
    <w:rsid w:val="00FE65D2"/>
    <w:rsid w:val="00FE70A7"/>
    <w:rsid w:val="00FF1CF9"/>
    <w:rsid w:val="00FF25D6"/>
    <w:rsid w:val="00FF2A5A"/>
    <w:rsid w:val="00FF2C02"/>
    <w:rsid w:val="00FF2EBF"/>
    <w:rsid w:val="00FF2FCF"/>
    <w:rsid w:val="00FF30A8"/>
    <w:rsid w:val="00FF3167"/>
    <w:rsid w:val="00FF360D"/>
    <w:rsid w:val="00FF45FE"/>
    <w:rsid w:val="00FF55E0"/>
    <w:rsid w:val="00FF56F9"/>
    <w:rsid w:val="00FF5CDB"/>
    <w:rsid w:val="00FF6563"/>
    <w:rsid w:val="00FF74DA"/>
    <w:rsid w:val="00FF7B1E"/>
    <w:rsid w:val="00FF7C09"/>
    <w:rsid w:val="00FF7CB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FDA878B"/>
  <w15:chartTrackingRefBased/>
  <w15:docId w15:val="{DB966A67-0EBB-4287-BCA4-8CEBAEECE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 w:qFormat="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BNT"/>
    <w:qFormat/>
    <w:rsid w:val="00F6395F"/>
    <w:pPr>
      <w:pBdr>
        <w:top w:val="nil"/>
        <w:left w:val="nil"/>
        <w:bottom w:val="nil"/>
        <w:right w:val="nil"/>
        <w:between w:val="nil"/>
        <w:bar w:val="nil"/>
      </w:pBdr>
      <w:spacing w:line="360" w:lineRule="auto"/>
      <w:ind w:firstLine="720"/>
      <w:jc w:val="both"/>
    </w:pPr>
    <w:rPr>
      <w:rFonts w:ascii="Times New Roman" w:hAnsi="Times New Roman"/>
      <w:sz w:val="24"/>
      <w:szCs w:val="22"/>
      <w:lang w:eastAsia="en-US"/>
    </w:rPr>
  </w:style>
  <w:style w:type="paragraph" w:styleId="Ttulo1">
    <w:name w:val="heading 1"/>
    <w:basedOn w:val="Normal"/>
    <w:next w:val="Normal"/>
    <w:link w:val="Ttulo1Char"/>
    <w:uiPriority w:val="9"/>
    <w:qFormat/>
    <w:rsid w:val="003426AD"/>
    <w:pPr>
      <w:numPr>
        <w:numId w:val="6"/>
      </w:numPr>
      <w:outlineLvl w:val="0"/>
    </w:pPr>
    <w:rPr>
      <w:b/>
    </w:rPr>
  </w:style>
  <w:style w:type="paragraph" w:styleId="Ttulo2">
    <w:name w:val="heading 2"/>
    <w:basedOn w:val="Ttulo1"/>
    <w:next w:val="Normal"/>
    <w:link w:val="Ttulo2Char"/>
    <w:uiPriority w:val="9"/>
    <w:unhideWhenUsed/>
    <w:qFormat/>
    <w:rsid w:val="00E02BD1"/>
    <w:pPr>
      <w:numPr>
        <w:ilvl w:val="1"/>
      </w:numPr>
      <w:outlineLvl w:val="1"/>
    </w:pPr>
    <w:rPr>
      <w:b w:val="0"/>
    </w:rPr>
  </w:style>
  <w:style w:type="paragraph" w:styleId="Ttulo3">
    <w:name w:val="heading 3"/>
    <w:basedOn w:val="Ttulo2"/>
    <w:next w:val="Normal"/>
    <w:link w:val="Ttulo3Char"/>
    <w:uiPriority w:val="9"/>
    <w:unhideWhenUsed/>
    <w:qFormat/>
    <w:rsid w:val="00E02BD1"/>
    <w:pPr>
      <w:numPr>
        <w:ilvl w:val="2"/>
      </w:numPr>
      <w:outlineLvl w:val="2"/>
    </w:pPr>
    <w:rPr>
      <w:b/>
    </w:rPr>
  </w:style>
  <w:style w:type="paragraph" w:styleId="Ttulo4">
    <w:name w:val="heading 4"/>
    <w:basedOn w:val="PargrafodaLista"/>
    <w:next w:val="Normal"/>
    <w:link w:val="Ttulo4Char"/>
    <w:uiPriority w:val="9"/>
    <w:unhideWhenUsed/>
    <w:qFormat/>
    <w:rsid w:val="00246024"/>
    <w:pPr>
      <w:numPr>
        <w:ilvl w:val="3"/>
        <w:numId w:val="4"/>
      </w:numPr>
      <w:outlineLvl w:val="3"/>
    </w:pPr>
    <w:rPr>
      <w:b/>
      <w:i/>
      <w:shd w:val="clear" w:color="auto" w:fill="FFFFFF"/>
    </w:rPr>
  </w:style>
  <w:style w:type="paragraph" w:styleId="Ttulo5">
    <w:name w:val="heading 5"/>
    <w:basedOn w:val="Normal"/>
    <w:next w:val="Normal"/>
    <w:link w:val="Ttulo5Char"/>
    <w:uiPriority w:val="9"/>
    <w:unhideWhenUsed/>
    <w:rsid w:val="00131AD6"/>
    <w:pPr>
      <w:ind w:firstLine="0"/>
      <w:outlineLvl w:val="4"/>
    </w:pPr>
    <w:rPr>
      <w:b/>
      <w:bCs/>
    </w:rPr>
  </w:style>
  <w:style w:type="paragraph" w:styleId="Ttulo6">
    <w:name w:val="heading 6"/>
    <w:basedOn w:val="Normal"/>
    <w:next w:val="Normal"/>
    <w:link w:val="Ttulo6Char"/>
    <w:uiPriority w:val="9"/>
    <w:unhideWhenUsed/>
    <w:rsid w:val="00131AD6"/>
    <w:pPr>
      <w:ind w:firstLine="0"/>
      <w:jc w:val="center"/>
      <w:outlineLvl w:val="5"/>
    </w:pPr>
    <w:rPr>
      <w:b/>
      <w:lang w:val="en-US"/>
    </w:rPr>
  </w:style>
  <w:style w:type="paragraph" w:styleId="Ttulo7">
    <w:name w:val="heading 7"/>
    <w:basedOn w:val="Normal"/>
    <w:next w:val="Normal"/>
    <w:link w:val="Ttulo7Char"/>
    <w:uiPriority w:val="9"/>
    <w:unhideWhenUsed/>
    <w:rsid w:val="00131AD6"/>
    <w:pPr>
      <w:spacing w:line="240" w:lineRule="auto"/>
      <w:ind w:firstLine="0"/>
      <w:jc w:val="center"/>
      <w:outlineLvl w:val="6"/>
    </w:pPr>
    <w:rPr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1"/>
    <w:rsid w:val="000C125A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E920B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link w:val="Textodebalo"/>
    <w:uiPriority w:val="99"/>
    <w:semiHidden/>
    <w:rsid w:val="00E920BC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9E2845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  <w:ind w:firstLine="0"/>
      <w:jc w:val="left"/>
    </w:pPr>
    <w:rPr>
      <w:rFonts w:eastAsia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B6269D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link w:val="Cabealho"/>
    <w:uiPriority w:val="99"/>
    <w:rsid w:val="00B6269D"/>
    <w:rPr>
      <w:rFonts w:ascii="Times New Roman" w:hAnsi="Times New Roman"/>
      <w:sz w:val="24"/>
      <w:szCs w:val="22"/>
      <w:lang w:eastAsia="en-US"/>
    </w:rPr>
  </w:style>
  <w:style w:type="paragraph" w:styleId="Rodap">
    <w:name w:val="footer"/>
    <w:basedOn w:val="Normal"/>
    <w:link w:val="RodapChar"/>
    <w:uiPriority w:val="99"/>
    <w:unhideWhenUsed/>
    <w:rsid w:val="00B6269D"/>
    <w:pPr>
      <w:tabs>
        <w:tab w:val="center" w:pos="4252"/>
        <w:tab w:val="right" w:pos="8504"/>
      </w:tabs>
    </w:pPr>
  </w:style>
  <w:style w:type="character" w:customStyle="1" w:styleId="RodapChar">
    <w:name w:val="Rodapé Char"/>
    <w:link w:val="Rodap"/>
    <w:uiPriority w:val="99"/>
    <w:rsid w:val="00B6269D"/>
    <w:rPr>
      <w:rFonts w:ascii="Times New Roman" w:hAnsi="Times New Roman"/>
      <w:sz w:val="24"/>
      <w:szCs w:val="22"/>
      <w:lang w:eastAsia="en-US"/>
    </w:rPr>
  </w:style>
  <w:style w:type="paragraph" w:styleId="Textodenotaderodap">
    <w:name w:val="footnote text"/>
    <w:basedOn w:val="Normal"/>
    <w:link w:val="TextodenotaderodapChar"/>
    <w:uiPriority w:val="99"/>
    <w:unhideWhenUsed/>
    <w:rsid w:val="00B6728F"/>
    <w:rPr>
      <w:sz w:val="20"/>
      <w:szCs w:val="20"/>
    </w:rPr>
  </w:style>
  <w:style w:type="character" w:customStyle="1" w:styleId="TextodenotaderodapChar">
    <w:name w:val="Texto de nota de rodapé Char"/>
    <w:link w:val="Textodenotaderodap"/>
    <w:uiPriority w:val="99"/>
    <w:rsid w:val="00B6728F"/>
    <w:rPr>
      <w:rFonts w:ascii="Times New Roman" w:hAnsi="Times New Roman"/>
      <w:lang w:eastAsia="en-US"/>
    </w:rPr>
  </w:style>
  <w:style w:type="character" w:styleId="Refdenotaderodap">
    <w:name w:val="footnote reference"/>
    <w:basedOn w:val="CorpodetextoChar"/>
    <w:uiPriority w:val="99"/>
    <w:unhideWhenUsed/>
    <w:rsid w:val="005F386E"/>
    <w:rPr>
      <w:rFonts w:ascii="Times New Roman" w:eastAsia="Times New Roman" w:hAnsi="Times New Roman"/>
      <w:caps w:val="0"/>
      <w:smallCaps w:val="0"/>
      <w:strike w:val="0"/>
      <w:dstrike w:val="0"/>
      <w:vanish w:val="0"/>
      <w:sz w:val="20"/>
      <w:szCs w:val="22"/>
      <w:vertAlign w:val="baseline"/>
      <w:lang w:val="en-US" w:eastAsia="en-US"/>
    </w:rPr>
  </w:style>
  <w:style w:type="table" w:styleId="Tabelacomgrade">
    <w:name w:val="Table Grid"/>
    <w:basedOn w:val="Tabelanormal"/>
    <w:uiPriority w:val="39"/>
    <w:rsid w:val="00542A15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rte">
    <w:name w:val="Strong"/>
    <w:uiPriority w:val="22"/>
    <w:rsid w:val="009F19D3"/>
    <w:rPr>
      <w:b/>
      <w:bCs/>
    </w:rPr>
  </w:style>
  <w:style w:type="character" w:customStyle="1" w:styleId="apple-converted-space">
    <w:name w:val="apple-converted-space"/>
    <w:rsid w:val="009F19D3"/>
  </w:style>
  <w:style w:type="character" w:customStyle="1" w:styleId="Ttulo1Char">
    <w:name w:val="Título 1 Char"/>
    <w:link w:val="Ttulo1"/>
    <w:uiPriority w:val="9"/>
    <w:rsid w:val="003426AD"/>
    <w:rPr>
      <w:rFonts w:ascii="Times New Roman" w:hAnsi="Times New Roman"/>
      <w:b/>
      <w:sz w:val="24"/>
      <w:szCs w:val="22"/>
      <w:lang w:eastAsia="en-US"/>
    </w:rPr>
  </w:style>
  <w:style w:type="paragraph" w:styleId="CabealhodoSumrio">
    <w:name w:val="TOC Heading"/>
    <w:basedOn w:val="Ttulo1"/>
    <w:next w:val="Normal"/>
    <w:uiPriority w:val="39"/>
    <w:unhideWhenUsed/>
    <w:rsid w:val="008C68D9"/>
    <w:pPr>
      <w:keepLines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480" w:line="276" w:lineRule="auto"/>
      <w:jc w:val="left"/>
      <w:outlineLvl w:val="9"/>
    </w:pPr>
    <w:rPr>
      <w:color w:val="365F91"/>
      <w:sz w:val="28"/>
      <w:szCs w:val="28"/>
      <w:lang w:eastAsia="pt-BR"/>
    </w:rPr>
  </w:style>
  <w:style w:type="character" w:styleId="Hyperlink">
    <w:name w:val="Hyperlink"/>
    <w:uiPriority w:val="99"/>
    <w:unhideWhenUsed/>
    <w:rsid w:val="00131AD6"/>
    <w:rPr>
      <w:color w:val="0000FF"/>
      <w:u w:val="single"/>
    </w:rPr>
  </w:style>
  <w:style w:type="paragraph" w:styleId="Sumrio1">
    <w:name w:val="toc 1"/>
    <w:basedOn w:val="Normal"/>
    <w:next w:val="Normal"/>
    <w:autoRedefine/>
    <w:uiPriority w:val="39"/>
    <w:unhideWhenUsed/>
    <w:rsid w:val="00131AD6"/>
    <w:pPr>
      <w:tabs>
        <w:tab w:val="right" w:leader="dot" w:pos="9061"/>
      </w:tabs>
      <w:ind w:firstLine="0"/>
    </w:pPr>
    <w:rPr>
      <w:b/>
      <w:noProof/>
    </w:rPr>
  </w:style>
  <w:style w:type="paragraph" w:styleId="Subttulo">
    <w:name w:val="Subtitle"/>
    <w:basedOn w:val="Normal"/>
    <w:next w:val="Normal"/>
    <w:link w:val="SubttuloChar"/>
    <w:uiPriority w:val="11"/>
    <w:rsid w:val="00131AD6"/>
    <w:pPr>
      <w:spacing w:after="60"/>
      <w:jc w:val="center"/>
      <w:outlineLvl w:val="1"/>
    </w:pPr>
    <w:rPr>
      <w:rFonts w:eastAsia="Times New Roman"/>
      <w:szCs w:val="24"/>
    </w:rPr>
  </w:style>
  <w:style w:type="character" w:customStyle="1" w:styleId="SubttuloChar">
    <w:name w:val="Subtítulo Char"/>
    <w:link w:val="Subttulo"/>
    <w:uiPriority w:val="11"/>
    <w:rsid w:val="00131AD6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Sumrio2">
    <w:name w:val="toc 2"/>
    <w:basedOn w:val="Normal"/>
    <w:next w:val="Normal"/>
    <w:autoRedefine/>
    <w:uiPriority w:val="39"/>
    <w:unhideWhenUsed/>
    <w:rsid w:val="002E191C"/>
    <w:pPr>
      <w:tabs>
        <w:tab w:val="left" w:pos="142"/>
        <w:tab w:val="right" w:leader="dot" w:pos="9061"/>
      </w:tabs>
      <w:ind w:firstLine="0"/>
    </w:pPr>
  </w:style>
  <w:style w:type="paragraph" w:styleId="Ttulo">
    <w:name w:val="Title"/>
    <w:basedOn w:val="Normal"/>
    <w:next w:val="Normal"/>
    <w:link w:val="TtuloChar"/>
    <w:uiPriority w:val="10"/>
    <w:qFormat/>
    <w:rsid w:val="00866521"/>
    <w:pPr>
      <w:ind w:firstLine="0"/>
      <w:jc w:val="center"/>
    </w:pPr>
    <w:rPr>
      <w:b/>
    </w:rPr>
  </w:style>
  <w:style w:type="character" w:customStyle="1" w:styleId="TtuloChar">
    <w:name w:val="Título Char"/>
    <w:link w:val="Ttulo"/>
    <w:uiPriority w:val="10"/>
    <w:rsid w:val="00866521"/>
    <w:rPr>
      <w:rFonts w:ascii="Times New Roman" w:hAnsi="Times New Roman"/>
      <w:b/>
      <w:sz w:val="24"/>
      <w:szCs w:val="22"/>
      <w:lang w:eastAsia="en-US"/>
    </w:rPr>
  </w:style>
  <w:style w:type="character" w:customStyle="1" w:styleId="Ttulo2Char">
    <w:name w:val="Título 2 Char"/>
    <w:link w:val="Ttulo2"/>
    <w:uiPriority w:val="9"/>
    <w:rsid w:val="00E02BD1"/>
    <w:rPr>
      <w:rFonts w:ascii="Times New Roman" w:hAnsi="Times New Roman"/>
      <w:sz w:val="24"/>
      <w:szCs w:val="22"/>
      <w:lang w:eastAsia="en-US"/>
    </w:rPr>
  </w:style>
  <w:style w:type="character" w:customStyle="1" w:styleId="Ttulo3Char">
    <w:name w:val="Título 3 Char"/>
    <w:link w:val="Ttulo3"/>
    <w:uiPriority w:val="9"/>
    <w:rsid w:val="00E02BD1"/>
    <w:rPr>
      <w:rFonts w:ascii="Times New Roman" w:hAnsi="Times New Roman"/>
      <w:b/>
      <w:sz w:val="24"/>
      <w:szCs w:val="22"/>
      <w:lang w:eastAsia="en-US"/>
    </w:rPr>
  </w:style>
  <w:style w:type="character" w:customStyle="1" w:styleId="Ttulo4Char">
    <w:name w:val="Título 4 Char"/>
    <w:link w:val="Ttulo4"/>
    <w:uiPriority w:val="9"/>
    <w:rsid w:val="00246024"/>
    <w:rPr>
      <w:rFonts w:ascii="Times New Roman" w:hAnsi="Times New Roman"/>
      <w:b/>
      <w:i/>
      <w:sz w:val="24"/>
      <w:szCs w:val="22"/>
      <w:lang w:eastAsia="en-US"/>
    </w:rPr>
  </w:style>
  <w:style w:type="character" w:customStyle="1" w:styleId="Ttulo5Char">
    <w:name w:val="Título 5 Char"/>
    <w:link w:val="Ttulo5"/>
    <w:uiPriority w:val="9"/>
    <w:rsid w:val="00131AD6"/>
    <w:rPr>
      <w:rFonts w:ascii="Times New Roman" w:hAnsi="Times New Roman"/>
      <w:b/>
      <w:bCs/>
      <w:sz w:val="24"/>
      <w:szCs w:val="22"/>
      <w:lang w:eastAsia="en-US"/>
    </w:rPr>
  </w:style>
  <w:style w:type="character" w:customStyle="1" w:styleId="Ttulo6Char">
    <w:name w:val="Título 6 Char"/>
    <w:link w:val="Ttulo6"/>
    <w:uiPriority w:val="9"/>
    <w:rsid w:val="00131AD6"/>
    <w:rPr>
      <w:rFonts w:ascii="Times New Roman" w:hAnsi="Times New Roman"/>
      <w:b/>
      <w:sz w:val="24"/>
      <w:szCs w:val="22"/>
      <w:lang w:val="en-US" w:eastAsia="en-US"/>
    </w:rPr>
  </w:style>
  <w:style w:type="character" w:customStyle="1" w:styleId="Ttulo7Char">
    <w:name w:val="Título 7 Char"/>
    <w:link w:val="Ttulo7"/>
    <w:uiPriority w:val="9"/>
    <w:rsid w:val="00131AD6"/>
    <w:rPr>
      <w:rFonts w:ascii="Times New Roman" w:hAnsi="Times New Roman"/>
      <w:sz w:val="24"/>
      <w:szCs w:val="22"/>
      <w:lang w:val="en-US" w:eastAsia="en-US"/>
    </w:rPr>
  </w:style>
  <w:style w:type="paragraph" w:styleId="Sumrio3">
    <w:name w:val="toc 3"/>
    <w:basedOn w:val="Normal"/>
    <w:next w:val="Normal"/>
    <w:autoRedefine/>
    <w:uiPriority w:val="39"/>
    <w:unhideWhenUsed/>
    <w:rsid w:val="00345134"/>
    <w:pPr>
      <w:tabs>
        <w:tab w:val="right" w:leader="dot" w:pos="9061"/>
      </w:tabs>
      <w:ind w:firstLine="0"/>
    </w:pPr>
    <w:rPr>
      <w:b/>
      <w:noProof/>
    </w:rPr>
  </w:style>
  <w:style w:type="paragraph" w:styleId="Sumrio4">
    <w:name w:val="toc 4"/>
    <w:basedOn w:val="Normal"/>
    <w:next w:val="Normal"/>
    <w:autoRedefine/>
    <w:uiPriority w:val="39"/>
    <w:unhideWhenUsed/>
    <w:rsid w:val="00F31585"/>
    <w:pPr>
      <w:ind w:firstLine="0"/>
    </w:pPr>
  </w:style>
  <w:style w:type="paragraph" w:styleId="Sumrio5">
    <w:name w:val="toc 5"/>
    <w:basedOn w:val="Normal"/>
    <w:next w:val="Normal"/>
    <w:autoRedefine/>
    <w:uiPriority w:val="39"/>
    <w:unhideWhenUsed/>
    <w:rsid w:val="00345134"/>
    <w:pPr>
      <w:ind w:left="960"/>
    </w:pPr>
  </w:style>
  <w:style w:type="paragraph" w:styleId="Sumrio6">
    <w:name w:val="toc 6"/>
    <w:basedOn w:val="Normal"/>
    <w:next w:val="Normal"/>
    <w:autoRedefine/>
    <w:uiPriority w:val="39"/>
    <w:unhideWhenUsed/>
    <w:rsid w:val="00345134"/>
    <w:pPr>
      <w:tabs>
        <w:tab w:val="right" w:leader="dot" w:pos="9061"/>
      </w:tabs>
      <w:ind w:firstLine="0"/>
    </w:pPr>
    <w:rPr>
      <w:b/>
      <w:noProof/>
    </w:rPr>
  </w:style>
  <w:style w:type="paragraph" w:styleId="Sumrio7">
    <w:name w:val="toc 7"/>
    <w:basedOn w:val="Normal"/>
    <w:next w:val="Normal"/>
    <w:autoRedefine/>
    <w:uiPriority w:val="39"/>
    <w:unhideWhenUsed/>
    <w:rsid w:val="00345134"/>
    <w:pPr>
      <w:tabs>
        <w:tab w:val="right" w:leader="dot" w:pos="9061"/>
      </w:tabs>
      <w:ind w:firstLine="0"/>
    </w:pPr>
    <w:rPr>
      <w:b/>
      <w:noProof/>
    </w:rPr>
  </w:style>
  <w:style w:type="paragraph" w:styleId="Remissivo1">
    <w:name w:val="index 1"/>
    <w:basedOn w:val="Normal"/>
    <w:next w:val="Normal"/>
    <w:autoRedefine/>
    <w:uiPriority w:val="99"/>
    <w:semiHidden/>
    <w:unhideWhenUsed/>
    <w:rsid w:val="00345134"/>
    <w:pPr>
      <w:ind w:left="240" w:hanging="240"/>
    </w:pPr>
  </w:style>
  <w:style w:type="paragraph" w:styleId="Remissivo2">
    <w:name w:val="index 2"/>
    <w:basedOn w:val="Normal"/>
    <w:next w:val="Normal"/>
    <w:autoRedefine/>
    <w:uiPriority w:val="99"/>
    <w:semiHidden/>
    <w:unhideWhenUsed/>
    <w:rsid w:val="00345134"/>
    <w:pPr>
      <w:ind w:left="480" w:hanging="240"/>
    </w:pPr>
  </w:style>
  <w:style w:type="paragraph" w:styleId="Corpodetexto">
    <w:name w:val="Body Text"/>
    <w:basedOn w:val="Normal"/>
    <w:link w:val="CorpodetextoChar"/>
    <w:uiPriority w:val="1"/>
    <w:rsid w:val="005F554D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line="240" w:lineRule="auto"/>
      <w:ind w:firstLine="0"/>
      <w:jc w:val="left"/>
    </w:pPr>
    <w:rPr>
      <w:rFonts w:eastAsia="Times New Roman"/>
      <w:sz w:val="22"/>
      <w:lang w:val="en-US"/>
    </w:rPr>
  </w:style>
  <w:style w:type="character" w:customStyle="1" w:styleId="CorpodetextoChar">
    <w:name w:val="Corpo de texto Char"/>
    <w:basedOn w:val="Fontepargpadro"/>
    <w:link w:val="Corpodetexto"/>
    <w:uiPriority w:val="1"/>
    <w:rsid w:val="005F554D"/>
    <w:rPr>
      <w:rFonts w:ascii="Times New Roman" w:eastAsia="Times New Roman" w:hAnsi="Times New Roman"/>
      <w:sz w:val="22"/>
      <w:szCs w:val="22"/>
      <w:lang w:val="en-US" w:eastAsia="en-US"/>
    </w:rPr>
  </w:style>
  <w:style w:type="character" w:styleId="Refdecomentrio">
    <w:name w:val="annotation reference"/>
    <w:basedOn w:val="Fontepargpadro"/>
    <w:uiPriority w:val="99"/>
    <w:semiHidden/>
    <w:unhideWhenUsed/>
    <w:rsid w:val="00D67D6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D67D6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D67D6F"/>
    <w:rPr>
      <w:rFonts w:ascii="Times New Roman" w:hAnsi="Times New Roman"/>
      <w:lang w:eastAsia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67D6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67D6F"/>
    <w:rPr>
      <w:rFonts w:ascii="Times New Roman" w:hAnsi="Times New Roman"/>
      <w:b/>
      <w:bCs/>
      <w:lang w:eastAsia="en-US"/>
    </w:rPr>
  </w:style>
  <w:style w:type="paragraph" w:customStyle="1" w:styleId="Referncias">
    <w:name w:val="Referências"/>
    <w:basedOn w:val="Normal"/>
    <w:link w:val="RefernciasChar"/>
    <w:qFormat/>
    <w:rsid w:val="00D65255"/>
    <w:pPr>
      <w:spacing w:line="240" w:lineRule="auto"/>
      <w:ind w:firstLine="0"/>
    </w:pPr>
  </w:style>
  <w:style w:type="character" w:customStyle="1" w:styleId="RefernciasChar">
    <w:name w:val="Referências Char"/>
    <w:basedOn w:val="Fontepargpadro"/>
    <w:link w:val="Referncias"/>
    <w:rsid w:val="00D65255"/>
    <w:rPr>
      <w:rFonts w:ascii="Times New Roman" w:hAnsi="Times New Roman"/>
      <w:sz w:val="24"/>
      <w:szCs w:val="22"/>
      <w:lang w:eastAsia="en-US"/>
    </w:rPr>
  </w:style>
  <w:style w:type="paragraph" w:styleId="Reviso">
    <w:name w:val="Revision"/>
    <w:hidden/>
    <w:uiPriority w:val="99"/>
    <w:semiHidden/>
    <w:rsid w:val="002D69D1"/>
    <w:rPr>
      <w:rFonts w:ascii="Times New Roman" w:hAnsi="Times New Roman"/>
      <w:sz w:val="24"/>
      <w:szCs w:val="22"/>
      <w:lang w:eastAsia="en-US"/>
    </w:rPr>
  </w:style>
  <w:style w:type="paragraph" w:customStyle="1" w:styleId="Default">
    <w:name w:val="Default"/>
    <w:rsid w:val="00BD0866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table" w:customStyle="1" w:styleId="Tabelacomgrade1">
    <w:name w:val="Tabela com grade1"/>
    <w:basedOn w:val="Tabelanormal"/>
    <w:next w:val="Tabelacomgrade"/>
    <w:uiPriority w:val="39"/>
    <w:rsid w:val="00E9425B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defim">
    <w:name w:val="endnote reference"/>
    <w:basedOn w:val="Fontepargpadro"/>
    <w:uiPriority w:val="99"/>
    <w:unhideWhenUsed/>
    <w:rsid w:val="00B92651"/>
    <w:rPr>
      <w:vertAlign w:val="superscript"/>
    </w:rPr>
  </w:style>
  <w:style w:type="paragraph" w:styleId="ndicedeilustraes">
    <w:name w:val="table of figures"/>
    <w:basedOn w:val="Normal"/>
    <w:next w:val="Normal"/>
    <w:uiPriority w:val="99"/>
    <w:unhideWhenUsed/>
    <w:qFormat/>
    <w:rsid w:val="00120672"/>
    <w:pPr>
      <w:spacing w:line="276" w:lineRule="auto"/>
      <w:ind w:firstLine="0"/>
      <w:contextualSpacing/>
    </w:pPr>
    <w:rPr>
      <w:sz w:val="20"/>
    </w:rPr>
  </w:style>
  <w:style w:type="table" w:customStyle="1" w:styleId="Tabelacomgrade2">
    <w:name w:val="Tabela com grade2"/>
    <w:basedOn w:val="Tabelanormal"/>
    <w:next w:val="Tabelacomgrade"/>
    <w:uiPriority w:val="39"/>
    <w:rsid w:val="00EF16C4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taderodap">
    <w:name w:val="Nota de rodapé"/>
    <w:basedOn w:val="Textodenotaderodap"/>
    <w:qFormat/>
    <w:rsid w:val="00970AFE"/>
    <w:pPr>
      <w:spacing w:line="240" w:lineRule="auto"/>
      <w:ind w:firstLine="0"/>
    </w:pPr>
  </w:style>
  <w:style w:type="table" w:customStyle="1" w:styleId="Tabelacomgrade21">
    <w:name w:val="Tabela com grade21"/>
    <w:basedOn w:val="Tabelanormal"/>
    <w:next w:val="Tabelacomgrade"/>
    <w:uiPriority w:val="39"/>
    <w:rsid w:val="00765946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2">
    <w:name w:val="Tabela com grade22"/>
    <w:basedOn w:val="Tabelanormal"/>
    <w:next w:val="Tabelacomgrade"/>
    <w:uiPriority w:val="39"/>
    <w:rsid w:val="00934DBF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3">
    <w:name w:val="Tabela com grade3"/>
    <w:basedOn w:val="Tabelanormal"/>
    <w:next w:val="Tabelacomgrade"/>
    <w:uiPriority w:val="39"/>
    <w:rsid w:val="00B053C6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">
    <w:name w:val="Tabela com grade4"/>
    <w:basedOn w:val="Tabelanormal"/>
    <w:next w:val="Tabelacomgrade"/>
    <w:uiPriority w:val="39"/>
    <w:rsid w:val="0034165B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1">
    <w:name w:val="Tabela com grade41"/>
    <w:basedOn w:val="Tabelanormal"/>
    <w:next w:val="Tabelacomgrade"/>
    <w:uiPriority w:val="39"/>
    <w:rsid w:val="00D15BE7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5">
    <w:name w:val="Tabela com grade5"/>
    <w:basedOn w:val="Tabelanormal"/>
    <w:next w:val="Tabelacomgrade"/>
    <w:uiPriority w:val="39"/>
    <w:rsid w:val="00643501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6">
    <w:name w:val="Tabela com grade6"/>
    <w:basedOn w:val="Tabelanormal"/>
    <w:next w:val="Tabelacomgrade"/>
    <w:uiPriority w:val="39"/>
    <w:rsid w:val="004235F5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7">
    <w:name w:val="Tabela com grade7"/>
    <w:basedOn w:val="Tabelanormal"/>
    <w:next w:val="Tabelacomgrade"/>
    <w:uiPriority w:val="39"/>
    <w:rsid w:val="00EF5A06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11">
    <w:name w:val="Tabela com grade411"/>
    <w:basedOn w:val="Tabelanormal"/>
    <w:next w:val="Tabelacomgrade"/>
    <w:uiPriority w:val="39"/>
    <w:rsid w:val="002C6736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8">
    <w:name w:val="Tabela com grade8"/>
    <w:basedOn w:val="Tabelanormal"/>
    <w:next w:val="Tabelacomgrade"/>
    <w:uiPriority w:val="39"/>
    <w:rsid w:val="004646E4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21">
    <w:name w:val="Tabela com grade221"/>
    <w:basedOn w:val="Tabelanormal"/>
    <w:next w:val="Tabelacomgrade"/>
    <w:uiPriority w:val="39"/>
    <w:rsid w:val="004646E4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11">
    <w:name w:val="Tabela com grade211"/>
    <w:basedOn w:val="Tabelanormal"/>
    <w:next w:val="Tabelacomgrade"/>
    <w:uiPriority w:val="39"/>
    <w:rsid w:val="005403B7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2">
    <w:name w:val="Tabela com grade42"/>
    <w:basedOn w:val="Tabelanormal"/>
    <w:next w:val="Tabelacomgrade"/>
    <w:uiPriority w:val="39"/>
    <w:rsid w:val="00476C17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421">
    <w:name w:val="Tabela com grade421"/>
    <w:basedOn w:val="Tabelanormal"/>
    <w:next w:val="Tabelacomgrade"/>
    <w:uiPriority w:val="39"/>
    <w:rsid w:val="00155339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9">
    <w:name w:val="Tabela com grade9"/>
    <w:basedOn w:val="Tabelanormal"/>
    <w:next w:val="Tabelacomgrade"/>
    <w:uiPriority w:val="39"/>
    <w:rsid w:val="00CE4C95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51">
    <w:name w:val="Tabela com grade51"/>
    <w:basedOn w:val="Tabelanormal"/>
    <w:next w:val="Tabelacomgrade"/>
    <w:uiPriority w:val="39"/>
    <w:rsid w:val="00FC4FF4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111">
    <w:name w:val="Tabela com grade2111"/>
    <w:basedOn w:val="Tabelanormal"/>
    <w:next w:val="Tabelacomgrade"/>
    <w:uiPriority w:val="39"/>
    <w:rsid w:val="009C2EC6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511">
    <w:name w:val="Tabela com grade511"/>
    <w:basedOn w:val="Tabelanormal"/>
    <w:next w:val="Tabelacomgrade"/>
    <w:uiPriority w:val="39"/>
    <w:rsid w:val="008F6E58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211">
    <w:name w:val="Tabela com grade2211"/>
    <w:basedOn w:val="Tabelanormal"/>
    <w:next w:val="Tabelacomgrade"/>
    <w:uiPriority w:val="39"/>
    <w:rsid w:val="008F6E58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5111">
    <w:name w:val="Tabela com grade5111"/>
    <w:basedOn w:val="Tabelanormal"/>
    <w:next w:val="Tabelacomgrade"/>
    <w:uiPriority w:val="39"/>
    <w:rsid w:val="003C3393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0">
    <w:name w:val="Tabela com grade10"/>
    <w:basedOn w:val="Tabelanormal"/>
    <w:next w:val="Tabelacomgrade"/>
    <w:uiPriority w:val="39"/>
    <w:rsid w:val="00DF53CA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1">
    <w:name w:val="Tabela com grade11"/>
    <w:basedOn w:val="Tabelanormal"/>
    <w:next w:val="Tabelacomgrade"/>
    <w:uiPriority w:val="39"/>
    <w:rsid w:val="0096362E"/>
    <w:pPr>
      <w:ind w:firstLine="720"/>
      <w:jc w:val="both"/>
    </w:pPr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no">
    <w:name w:val="Mention"/>
    <w:basedOn w:val="Fontepargpadro"/>
    <w:uiPriority w:val="99"/>
    <w:semiHidden/>
    <w:unhideWhenUsed/>
    <w:rsid w:val="000A73A2"/>
    <w:rPr>
      <w:color w:val="2B579A"/>
      <w:shd w:val="clear" w:color="auto" w:fill="E6E6E6"/>
    </w:rPr>
  </w:style>
  <w:style w:type="character" w:styleId="MenoPendente">
    <w:name w:val="Unresolved Mention"/>
    <w:basedOn w:val="Fontepargpadro"/>
    <w:uiPriority w:val="99"/>
    <w:semiHidden/>
    <w:unhideWhenUsed/>
    <w:rsid w:val="009673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007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494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7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88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06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3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880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11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6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149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30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6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96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0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8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24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10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3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090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95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35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2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21472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451897">
          <w:marLeft w:val="0"/>
          <w:marRight w:val="4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03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78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17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8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72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05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1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147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40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900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95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173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66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41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903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81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5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2938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2843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4617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153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29595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5772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17414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06185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36679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1177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28873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62248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28949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50997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1833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62896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12639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93181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66071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59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04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714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173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4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8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7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02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82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920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3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52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7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378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3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257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1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0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9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9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0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720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81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65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50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828938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281039670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4450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296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1714100">
                          <w:marLeft w:val="0"/>
                          <w:marRight w:val="0"/>
                          <w:marTop w:val="225"/>
                          <w:marBottom w:val="180"/>
                          <w:divBdr>
                            <w:top w:val="single" w:sz="6" w:space="0" w:color="D7D7D7"/>
                            <w:left w:val="single" w:sz="2" w:space="0" w:color="D7D7D7"/>
                            <w:bottom w:val="single" w:sz="6" w:space="0" w:color="D7D7D7"/>
                            <w:right w:val="single" w:sz="2" w:space="0" w:color="D7D7D7"/>
                          </w:divBdr>
                          <w:divsChild>
                            <w:div w:id="11026455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986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478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23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454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55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00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3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31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29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427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44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221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83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385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331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919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0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36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8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952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27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01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822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7861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83833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42798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082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92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299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55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38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4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8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338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824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96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36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0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082428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269972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854330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28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445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1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0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77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7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625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1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52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01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74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48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055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83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27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40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4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61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109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65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05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009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55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4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2364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34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39814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247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4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3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323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03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omments" Target="comments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1.jpeg"/><Relationship Id="rId2" Type="http://schemas.openxmlformats.org/officeDocument/2006/relationships/numbering" Target="numbering.xml"/><Relationship Id="rId16" Type="http://schemas.microsoft.com/office/2018/08/relationships/commentsExtensible" Target="commentsExtensible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ln/>
      </a:spPr>
      <a:bodyPr wrap="square" rtlCol="0" anchor="ctr">
        <a:noAutofit/>
      </a:bodyPr>
      <a:lstStyle/>
      <a:style>
        <a:lnRef idx="2">
          <a:schemeClr val="dk1"/>
        </a:lnRef>
        <a:fillRef idx="1">
          <a:schemeClr val="lt1"/>
        </a:fillRef>
        <a:effectRef idx="0">
          <a:schemeClr val="dk1"/>
        </a:effectRef>
        <a:fontRef idx="minor">
          <a:schemeClr val="dk1"/>
        </a:fontRef>
      </a:style>
    </a:sp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83DDB6-4B37-4FB0-A7DD-0909A6A323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16</Pages>
  <Words>2027</Words>
  <Characters>10948</Characters>
  <Application>Microsoft Office Word</Application>
  <DocSecurity>0</DocSecurity>
  <Lines>91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odelo Projeto de Pesquisa</vt:lpstr>
    </vt:vector>
  </TitlesOfParts>
  <Manager/>
  <Company/>
  <LinksUpToDate>false</LinksUpToDate>
  <CharactersWithSpaces>12950</CharactersWithSpaces>
  <SharedDoc>false</SharedDoc>
  <HLinks>
    <vt:vector size="156" baseType="variant">
      <vt:variant>
        <vt:i4>137631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450849964</vt:lpwstr>
      </vt:variant>
      <vt:variant>
        <vt:i4>137631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450849963</vt:lpwstr>
      </vt:variant>
      <vt:variant>
        <vt:i4>1376313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450849962</vt:lpwstr>
      </vt:variant>
      <vt:variant>
        <vt:i4>137631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450849961</vt:lpwstr>
      </vt:variant>
      <vt:variant>
        <vt:i4>137631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450849960</vt:lpwstr>
      </vt:variant>
      <vt:variant>
        <vt:i4>1441849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450849959</vt:lpwstr>
      </vt:variant>
      <vt:variant>
        <vt:i4>1441849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50849958</vt:lpwstr>
      </vt:variant>
      <vt:variant>
        <vt:i4>1441849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50849957</vt:lpwstr>
      </vt:variant>
      <vt:variant>
        <vt:i4>1441849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50849956</vt:lpwstr>
      </vt:variant>
      <vt:variant>
        <vt:i4>1441849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450849955</vt:lpwstr>
      </vt:variant>
      <vt:variant>
        <vt:i4>1441849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450849954</vt:lpwstr>
      </vt:variant>
      <vt:variant>
        <vt:i4>1441849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450849953</vt:lpwstr>
      </vt:variant>
      <vt:variant>
        <vt:i4>1441849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450849952</vt:lpwstr>
      </vt:variant>
      <vt:variant>
        <vt:i4>1441849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50849951</vt:lpwstr>
      </vt:variant>
      <vt:variant>
        <vt:i4>1441849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50849950</vt:lpwstr>
      </vt:variant>
      <vt:variant>
        <vt:i4>150738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50849949</vt:lpwstr>
      </vt:variant>
      <vt:variant>
        <vt:i4>150738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50849948</vt:lpwstr>
      </vt:variant>
      <vt:variant>
        <vt:i4>150738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50849947</vt:lpwstr>
      </vt:variant>
      <vt:variant>
        <vt:i4>1507385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50849946</vt:lpwstr>
      </vt:variant>
      <vt:variant>
        <vt:i4>1507385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50849945</vt:lpwstr>
      </vt:variant>
      <vt:variant>
        <vt:i4>1507385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450849944</vt:lpwstr>
      </vt:variant>
      <vt:variant>
        <vt:i4>1507385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450849943</vt:lpwstr>
      </vt:variant>
      <vt:variant>
        <vt:i4>150738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50849942</vt:lpwstr>
      </vt:variant>
      <vt:variant>
        <vt:i4>1507385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450849941</vt:lpwstr>
      </vt:variant>
      <vt:variant>
        <vt:i4>1507385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450849940</vt:lpwstr>
      </vt:variant>
      <vt:variant>
        <vt:i4>104863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5084993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lo Projeto de Pesquisa</dc:title>
  <dc:subject/>
  <dc:creator>Acadêmica</dc:creator>
  <cp:keywords/>
  <dc:description/>
  <cp:lastModifiedBy>Alaim</cp:lastModifiedBy>
  <cp:revision>19</cp:revision>
  <cp:lastPrinted>2017-03-24T18:19:00Z</cp:lastPrinted>
  <dcterms:created xsi:type="dcterms:W3CDTF">2023-12-10T17:44:00Z</dcterms:created>
  <dcterms:modified xsi:type="dcterms:W3CDTF">2024-10-18T1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88963f8-cb9a-3661-ae9a-4868550cd6bc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_DocHome">
    <vt:i4>-1131783182</vt:i4>
  </property>
  <property fmtid="{D5CDD505-2E9C-101B-9397-08002B2CF9AE}" pid="26" name="Docear4Word_StyleTitle">
    <vt:lpwstr>ACM SIG Proceedings With Long Author List</vt:lpwstr>
  </property>
</Properties>
</file>